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7FCA" w:rsidRPr="000E7671" w:rsidRDefault="00A75416" w:rsidP="002155D7">
      <w:pPr>
        <w:spacing w:before="120" w:after="120"/>
        <w:rPr>
          <w:rFonts w:ascii="Arial" w:hAnsi="Arial" w:cs="Arial"/>
          <w:i/>
          <w:iCs/>
        </w:rPr>
      </w:pPr>
      <w:r w:rsidRPr="000E7671">
        <w:rPr>
          <w:rFonts w:ascii="Arial" w:hAnsi="Arial" w:cs="Arial"/>
          <w:i/>
          <w:iCs/>
          <w:noProof/>
          <w:lang w:eastAsia="en-GB"/>
        </w:rPr>
        <w:drawing>
          <wp:anchor distT="0" distB="0" distL="114300" distR="114300" simplePos="0" relativeHeight="251660288" behindDoc="1" locked="0" layoutInCell="1" allowOverlap="1" wp14:anchorId="6A90FD6D" wp14:editId="57573E80">
            <wp:simplePos x="0" y="0"/>
            <wp:positionH relativeFrom="column">
              <wp:posOffset>-457200</wp:posOffset>
            </wp:positionH>
            <wp:positionV relativeFrom="paragraph">
              <wp:posOffset>-932180</wp:posOffset>
            </wp:positionV>
            <wp:extent cx="7564120" cy="10723245"/>
            <wp:effectExtent l="0" t="0" r="0" b="1905"/>
            <wp:wrapTight wrapText="bothSides">
              <wp:wrapPolygon edited="0">
                <wp:start x="0" y="0"/>
                <wp:lineTo x="0" y="21565"/>
                <wp:lineTo x="21542" y="21565"/>
                <wp:lineTo x="21542" y="0"/>
                <wp:lineTo x="0" y="0"/>
              </wp:wrapPolygon>
            </wp:wrapTight>
            <wp:docPr id="6" name="Picture 6" descr="\\dog\printlive\Corporate\TESS-India\Covers\SS\ss-reading-in-the-sci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g\printlive\Corporate\TESS-India\Covers\SS\ss-reading-in-the-scienc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4120" cy="10723245"/>
                    </a:xfrm>
                    <a:prstGeom prst="rect">
                      <a:avLst/>
                    </a:prstGeom>
                    <a:noFill/>
                    <a:ln>
                      <a:noFill/>
                    </a:ln>
                  </pic:spPr>
                </pic:pic>
              </a:graphicData>
            </a:graphic>
          </wp:anchor>
        </w:drawing>
      </w:r>
    </w:p>
    <w:p w:rsidR="00A7370B" w:rsidRPr="000E7671" w:rsidRDefault="00477FCA" w:rsidP="002155D7">
      <w:pPr>
        <w:spacing w:before="120" w:after="120"/>
        <w:rPr>
          <w:rFonts w:ascii="Arial" w:hAnsi="Arial" w:cs="Arial"/>
          <w:i/>
          <w:iCs/>
        </w:rPr>
      </w:pPr>
      <w:r w:rsidRPr="000E7671">
        <w:rPr>
          <w:rFonts w:ascii="Arial" w:hAnsi="Arial" w:cs="Arial"/>
          <w:i/>
          <w:iCs/>
        </w:rPr>
        <w:lastRenderedPageBreak/>
        <w:t>T</w:t>
      </w:r>
      <w:r w:rsidR="00A7370B" w:rsidRPr="000E7671">
        <w:rPr>
          <w:rFonts w:ascii="Arial" w:hAnsi="Arial" w:cs="Arial"/>
          <w:i/>
          <w:iCs/>
        </w:rPr>
        <w:t>ESS-India (</w:t>
      </w:r>
      <w:r w:rsidR="00A7370B" w:rsidRPr="000E7671">
        <w:rPr>
          <w:rFonts w:ascii="Arial" w:hAnsi="Arial" w:cs="Arial"/>
          <w:i/>
          <w:iCs/>
          <w:lang w:val="en-US"/>
        </w:rPr>
        <w:t>Teacher Education through School-based Support</w:t>
      </w:r>
      <w:r w:rsidR="00A7370B" w:rsidRPr="000E7671">
        <w:rPr>
          <w:rFonts w:ascii="Arial" w:hAnsi="Arial" w:cs="Arial"/>
          <w:i/>
          <w:iCs/>
        </w:rPr>
        <w:t>) aims to improve the classroom practices of elementary and secondary teachers in India through the provision of Open Educational Resources (OER</w:t>
      </w:r>
      <w:r w:rsidR="00933873" w:rsidRPr="000E7671">
        <w:rPr>
          <w:rFonts w:ascii="Arial" w:hAnsi="Arial" w:cs="Arial"/>
          <w:i/>
          <w:iCs/>
        </w:rPr>
        <w:t>s</w:t>
      </w:r>
      <w:r w:rsidR="00A7370B" w:rsidRPr="000E7671">
        <w:rPr>
          <w:rFonts w:ascii="Arial" w:hAnsi="Arial" w:cs="Arial"/>
          <w:i/>
          <w:iCs/>
        </w:rPr>
        <w:t>) to support</w:t>
      </w:r>
      <w:r w:rsidR="00CC3C32" w:rsidRPr="000E7671">
        <w:rPr>
          <w:rFonts w:ascii="Arial" w:hAnsi="Arial" w:cs="Arial"/>
          <w:i/>
          <w:iCs/>
        </w:rPr>
        <w:t xml:space="preserve"> teachers in developing student</w:t>
      </w:r>
      <w:r w:rsidR="001F1D67" w:rsidRPr="000E7671">
        <w:rPr>
          <w:rFonts w:ascii="Arial" w:hAnsi="Arial" w:cs="Arial"/>
          <w:i/>
          <w:iCs/>
        </w:rPr>
        <w:t>-</w:t>
      </w:r>
      <w:r w:rsidR="00A7370B" w:rsidRPr="000E7671">
        <w:rPr>
          <w:rFonts w:ascii="Arial" w:hAnsi="Arial" w:cs="Arial"/>
          <w:i/>
          <w:iCs/>
        </w:rPr>
        <w:t>centred, participatory approaches. The TESS-India OER</w:t>
      </w:r>
      <w:r w:rsidR="00933873" w:rsidRPr="000E7671">
        <w:rPr>
          <w:rFonts w:ascii="Arial" w:hAnsi="Arial" w:cs="Arial"/>
          <w:i/>
          <w:iCs/>
        </w:rPr>
        <w:t>s provide</w:t>
      </w:r>
      <w:r w:rsidR="00A7370B" w:rsidRPr="000E7671">
        <w:rPr>
          <w:rFonts w:ascii="Arial" w:hAnsi="Arial" w:cs="Arial"/>
          <w:i/>
          <w:iCs/>
        </w:rPr>
        <w:t xml:space="preserve"> teachers with a companion to the school </w:t>
      </w:r>
      <w:r w:rsidR="00417DCF" w:rsidRPr="000E7671">
        <w:rPr>
          <w:rFonts w:ascii="Arial" w:hAnsi="Arial" w:cs="Arial"/>
          <w:i/>
          <w:iCs/>
        </w:rPr>
        <w:t>textbook</w:t>
      </w:r>
      <w:r w:rsidR="00A7370B" w:rsidRPr="000E7671">
        <w:rPr>
          <w:rFonts w:ascii="Arial" w:hAnsi="Arial" w:cs="Arial"/>
          <w:i/>
          <w:iCs/>
        </w:rPr>
        <w:t xml:space="preserve">. They offer activities for teachers to try out in their classrooms with their students, together with case studies showing how other teachers have taught the topic and linked resources to support teachers in developing their lesson plans and subject knowledge. </w:t>
      </w:r>
    </w:p>
    <w:p w:rsidR="00A7370B" w:rsidRPr="000E7671" w:rsidRDefault="00A7370B" w:rsidP="002155D7">
      <w:pPr>
        <w:spacing w:before="120" w:after="120"/>
        <w:rPr>
          <w:rFonts w:ascii="Arial" w:hAnsi="Arial" w:cs="Arial"/>
          <w:i/>
          <w:iCs/>
        </w:rPr>
      </w:pPr>
      <w:r w:rsidRPr="000E7671">
        <w:rPr>
          <w:rFonts w:ascii="Arial" w:hAnsi="Arial" w:cs="Arial"/>
          <w:i/>
          <w:iCs/>
        </w:rPr>
        <w:t>TESS-India OER</w:t>
      </w:r>
      <w:r w:rsidR="00933873" w:rsidRPr="000E7671">
        <w:rPr>
          <w:rFonts w:ascii="Arial" w:hAnsi="Arial" w:cs="Arial"/>
          <w:i/>
          <w:iCs/>
        </w:rPr>
        <w:t>s</w:t>
      </w:r>
      <w:r w:rsidRPr="000E7671">
        <w:rPr>
          <w:rFonts w:ascii="Arial" w:hAnsi="Arial" w:cs="Arial"/>
          <w:i/>
          <w:iCs/>
        </w:rPr>
        <w:t xml:space="preserve"> have been collaboratively written by Indian and international authors to address Indian curriculum and contexts and are available for online and print use (</w:t>
      </w:r>
      <w:hyperlink r:id="rId9" w:history="1">
        <w:r w:rsidR="00453BD4" w:rsidRPr="000E7671">
          <w:rPr>
            <w:rStyle w:val="Hyperlink"/>
            <w:rFonts w:ascii="Arial" w:eastAsia="Arial Unicode MS" w:hAnsi="Arial" w:cs="Arial"/>
            <w:i/>
            <w:iCs/>
          </w:rPr>
          <w:t>http://www.tess-india.edu.in/</w:t>
        </w:r>
      </w:hyperlink>
      <w:r w:rsidRPr="000E7671">
        <w:rPr>
          <w:rFonts w:ascii="Arial" w:hAnsi="Arial" w:cs="Arial"/>
          <w:i/>
          <w:iCs/>
        </w:rPr>
        <w:t>). The OER</w:t>
      </w:r>
      <w:r w:rsidR="00933873" w:rsidRPr="000E7671">
        <w:rPr>
          <w:rFonts w:ascii="Arial" w:hAnsi="Arial" w:cs="Arial"/>
          <w:i/>
          <w:iCs/>
        </w:rPr>
        <w:t>s</w:t>
      </w:r>
      <w:r w:rsidRPr="000E7671">
        <w:rPr>
          <w:rFonts w:ascii="Arial" w:hAnsi="Arial" w:cs="Arial"/>
          <w:i/>
          <w:iCs/>
        </w:rPr>
        <w:t xml:space="preserve"> are available in several versions, appropriate for each participating Indian state and users are invited to adapt and localise the OER</w:t>
      </w:r>
      <w:r w:rsidR="00933873" w:rsidRPr="000E7671">
        <w:rPr>
          <w:rFonts w:ascii="Arial" w:hAnsi="Arial" w:cs="Arial"/>
          <w:i/>
          <w:iCs/>
        </w:rPr>
        <w:t>s</w:t>
      </w:r>
      <w:r w:rsidRPr="000E7671">
        <w:rPr>
          <w:rFonts w:ascii="Arial" w:hAnsi="Arial" w:cs="Arial"/>
          <w:i/>
          <w:iCs/>
        </w:rPr>
        <w:t xml:space="preserve"> further to meet local needs and contexts.</w:t>
      </w:r>
    </w:p>
    <w:p w:rsidR="00B44EA4" w:rsidRPr="000E7671" w:rsidRDefault="00F73657" w:rsidP="002155D7">
      <w:pPr>
        <w:spacing w:before="120" w:after="120"/>
        <w:rPr>
          <w:rFonts w:ascii="Arial" w:hAnsi="Arial" w:cs="Arial"/>
          <w:i/>
          <w:iCs/>
          <w:lang w:val="en-US"/>
        </w:rPr>
      </w:pPr>
      <w:r>
        <w:rPr>
          <w:rFonts w:ascii="Arial" w:hAnsi="Arial" w:cs="Arial"/>
          <w:i/>
          <w:iCs/>
        </w:rPr>
        <w:t>TESS-India is led by The Open University UK and funded by UK aid from the UK government.</w:t>
      </w:r>
    </w:p>
    <w:p w:rsidR="0063224A" w:rsidRPr="000E7671" w:rsidRDefault="0063224A" w:rsidP="002155D7">
      <w:pPr>
        <w:spacing w:before="120" w:after="120"/>
        <w:rPr>
          <w:rFonts w:ascii="Arial" w:hAnsi="Arial" w:cs="Arial"/>
          <w:i/>
        </w:rPr>
      </w:pPr>
      <w:r w:rsidRPr="000E7671">
        <w:rPr>
          <w:rFonts w:ascii="Arial" w:hAnsi="Arial" w:cs="Arial"/>
          <w:b/>
          <w:bCs/>
          <w:i/>
          <w:iCs/>
        </w:rPr>
        <w:t xml:space="preserve">Video resources </w:t>
      </w:r>
    </w:p>
    <w:p w:rsidR="0063224A" w:rsidRPr="000E7671" w:rsidRDefault="0063224A" w:rsidP="002155D7">
      <w:pPr>
        <w:spacing w:before="120" w:after="120"/>
        <w:rPr>
          <w:rFonts w:ascii="Arial" w:hAnsi="Arial" w:cs="Arial"/>
          <w:i/>
        </w:rPr>
      </w:pPr>
      <w:r w:rsidRPr="000E7671">
        <w:rPr>
          <w:rFonts w:ascii="Arial" w:hAnsi="Arial" w:cs="Arial"/>
          <w:i/>
          <w:iCs/>
        </w:rPr>
        <w:t xml:space="preserve">Some of the activities in this unit are accompanied by the following icon: </w:t>
      </w:r>
      <w:r w:rsidRPr="000E7671">
        <w:rPr>
          <w:rFonts w:ascii="Arial" w:hAnsi="Arial" w:cs="Arial"/>
          <w:i/>
          <w:iCs/>
          <w:noProof/>
          <w:lang w:eastAsia="en-GB"/>
        </w:rPr>
        <w:drawing>
          <wp:inline distT="0" distB="0" distL="0" distR="0" wp14:anchorId="490590A9" wp14:editId="758B8D44">
            <wp:extent cx="466667" cy="295238"/>
            <wp:effectExtent l="19050" t="0" r="0" b="0"/>
            <wp:docPr id="2" name="Picture 0" descr="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png"/>
                    <pic:cNvPicPr/>
                  </pic:nvPicPr>
                  <pic:blipFill>
                    <a:blip r:embed="rId10" cstate="print"/>
                    <a:stretch>
                      <a:fillRect/>
                    </a:stretch>
                  </pic:blipFill>
                  <pic:spPr>
                    <a:xfrm>
                      <a:off x="0" y="0"/>
                      <a:ext cx="466667" cy="295238"/>
                    </a:xfrm>
                    <a:prstGeom prst="rect">
                      <a:avLst/>
                    </a:prstGeom>
                  </pic:spPr>
                </pic:pic>
              </a:graphicData>
            </a:graphic>
          </wp:inline>
        </w:drawing>
      </w:r>
      <w:r w:rsidRPr="000E7671">
        <w:rPr>
          <w:rFonts w:ascii="Arial" w:hAnsi="Arial" w:cs="Arial"/>
          <w:i/>
          <w:iCs/>
        </w:rPr>
        <w:t xml:space="preserve">. This indicates that you will find it helpful to view the TESS-India video resources for the specified pedagogic theme. </w:t>
      </w:r>
    </w:p>
    <w:p w:rsidR="0063224A" w:rsidRPr="000E7671" w:rsidRDefault="0063224A" w:rsidP="002155D7">
      <w:pPr>
        <w:spacing w:before="120" w:after="120"/>
        <w:rPr>
          <w:rFonts w:ascii="Arial" w:hAnsi="Arial" w:cs="Arial"/>
          <w:i/>
        </w:rPr>
      </w:pPr>
      <w:r w:rsidRPr="000E7671">
        <w:rPr>
          <w:rFonts w:ascii="Arial" w:hAnsi="Arial" w:cs="Arial"/>
          <w:i/>
          <w:iCs/>
        </w:rPr>
        <w:t xml:space="preserve">The TESS-India video resources illustrate key pedagogic techniques in a range of classroom contexts in India. We hope they will inspire you to experiment with similar practices. They are intended to complement and enhance your experience of working through the text-based units, but are not integral to them should you be unable to access them. </w:t>
      </w:r>
    </w:p>
    <w:p w:rsidR="0063224A" w:rsidRPr="000E7671" w:rsidRDefault="0063224A" w:rsidP="002155D7">
      <w:pPr>
        <w:spacing w:before="120" w:after="120"/>
        <w:rPr>
          <w:rFonts w:ascii="Arial" w:hAnsi="Arial" w:cs="Arial"/>
          <w:i/>
        </w:rPr>
      </w:pPr>
      <w:r w:rsidRPr="000E7671">
        <w:rPr>
          <w:rFonts w:ascii="Arial" w:hAnsi="Arial" w:cs="Arial"/>
          <w:i/>
          <w:iCs/>
        </w:rPr>
        <w:t xml:space="preserve">TESS-India video resources may be viewed online or downloaded from the TESS-India website, </w:t>
      </w:r>
      <w:hyperlink r:id="rId11" w:tgtFrame="_blank" w:history="1">
        <w:r w:rsidRPr="000E7671">
          <w:rPr>
            <w:rStyle w:val="Hyperlink"/>
            <w:rFonts w:ascii="Arial" w:hAnsi="Arial" w:cs="Arial"/>
            <w:i/>
            <w:iCs/>
          </w:rPr>
          <w:t>http://www.tess-india.edu.in/</w:t>
        </w:r>
      </w:hyperlink>
      <w:r w:rsidRPr="000E7671">
        <w:rPr>
          <w:rFonts w:ascii="Arial" w:hAnsi="Arial" w:cs="Arial"/>
          <w:i/>
          <w:iCs/>
        </w:rPr>
        <w:t xml:space="preserve">). Alternatively, you may have access to these videos on a CD or memory card. </w:t>
      </w:r>
    </w:p>
    <w:p w:rsidR="00B44EA4" w:rsidRPr="000E7671" w:rsidRDefault="00B44EA4" w:rsidP="002155D7">
      <w:pPr>
        <w:spacing w:before="120" w:after="120"/>
        <w:rPr>
          <w:rFonts w:ascii="Arial" w:hAnsi="Arial" w:cs="Arial"/>
          <w:i/>
          <w:lang w:val="en-US"/>
        </w:rPr>
      </w:pPr>
    </w:p>
    <w:p w:rsidR="00961593" w:rsidRPr="000E7671" w:rsidRDefault="00961593" w:rsidP="002155D7">
      <w:pPr>
        <w:spacing w:before="120" w:after="120"/>
        <w:rPr>
          <w:rFonts w:ascii="Arial" w:hAnsi="Arial" w:cs="Arial"/>
          <w:i/>
          <w:lang w:val="en-US"/>
        </w:rPr>
      </w:pPr>
    </w:p>
    <w:p w:rsidR="005344F5" w:rsidRPr="000E7671" w:rsidRDefault="005344F5" w:rsidP="002155D7">
      <w:pPr>
        <w:spacing w:before="120" w:after="120"/>
        <w:rPr>
          <w:rFonts w:ascii="Arial" w:hAnsi="Arial" w:cs="Arial"/>
          <w:i/>
          <w:lang w:val="en-US"/>
        </w:rPr>
      </w:pPr>
    </w:p>
    <w:p w:rsidR="005344F5" w:rsidRPr="000E7671" w:rsidRDefault="005344F5" w:rsidP="002155D7">
      <w:pPr>
        <w:spacing w:before="120" w:after="120"/>
        <w:rPr>
          <w:rFonts w:ascii="Arial" w:hAnsi="Arial" w:cs="Arial"/>
          <w:i/>
          <w:lang w:val="en-US"/>
        </w:rPr>
      </w:pPr>
    </w:p>
    <w:p w:rsidR="005344F5" w:rsidRPr="000E7671" w:rsidRDefault="005344F5" w:rsidP="002155D7">
      <w:pPr>
        <w:spacing w:before="120" w:after="120"/>
        <w:rPr>
          <w:rFonts w:ascii="Arial" w:hAnsi="Arial" w:cs="Arial"/>
          <w:i/>
          <w:lang w:val="en-US"/>
        </w:rPr>
      </w:pPr>
    </w:p>
    <w:p w:rsidR="005344F5" w:rsidRPr="000E7671" w:rsidRDefault="005344F5" w:rsidP="002155D7">
      <w:pPr>
        <w:spacing w:before="120" w:after="120"/>
        <w:rPr>
          <w:rFonts w:ascii="Arial" w:hAnsi="Arial" w:cs="Arial"/>
          <w:i/>
          <w:lang w:val="en-US"/>
        </w:rPr>
      </w:pPr>
    </w:p>
    <w:p w:rsidR="005344F5" w:rsidRDefault="005344F5" w:rsidP="002155D7">
      <w:pPr>
        <w:spacing w:before="120" w:after="120"/>
        <w:rPr>
          <w:rFonts w:ascii="Arial" w:hAnsi="Arial" w:cs="Arial"/>
          <w:i/>
          <w:lang w:val="en-US"/>
        </w:rPr>
      </w:pPr>
    </w:p>
    <w:p w:rsidR="000E7671" w:rsidRDefault="000E7671" w:rsidP="002155D7">
      <w:pPr>
        <w:spacing w:before="120" w:after="120"/>
        <w:rPr>
          <w:rFonts w:ascii="Arial" w:hAnsi="Arial" w:cs="Arial"/>
          <w:i/>
          <w:lang w:val="en-US"/>
        </w:rPr>
      </w:pPr>
    </w:p>
    <w:p w:rsidR="000E7671" w:rsidRDefault="000E7671" w:rsidP="002155D7">
      <w:pPr>
        <w:spacing w:before="120" w:after="120"/>
        <w:rPr>
          <w:rFonts w:ascii="Arial" w:hAnsi="Arial" w:cs="Arial"/>
          <w:i/>
          <w:lang w:val="en-US"/>
        </w:rPr>
      </w:pPr>
    </w:p>
    <w:p w:rsidR="000E7671" w:rsidRDefault="000E7671" w:rsidP="002155D7">
      <w:pPr>
        <w:spacing w:before="120" w:after="120"/>
        <w:rPr>
          <w:rFonts w:ascii="Arial" w:hAnsi="Arial" w:cs="Arial"/>
          <w:i/>
          <w:lang w:val="en-US"/>
        </w:rPr>
      </w:pPr>
    </w:p>
    <w:p w:rsidR="005344F5" w:rsidRPr="000E7671" w:rsidRDefault="005344F5" w:rsidP="002155D7">
      <w:pPr>
        <w:spacing w:before="120" w:after="120"/>
        <w:rPr>
          <w:rFonts w:ascii="Arial" w:hAnsi="Arial" w:cs="Arial"/>
          <w:i/>
          <w:lang w:val="en-US"/>
        </w:rPr>
      </w:pPr>
    </w:p>
    <w:p w:rsidR="00477FCA" w:rsidRPr="000E7671" w:rsidRDefault="00477FCA" w:rsidP="002155D7">
      <w:pPr>
        <w:spacing w:before="120" w:after="120"/>
        <w:rPr>
          <w:rFonts w:ascii="Arial" w:hAnsi="Arial" w:cs="Arial"/>
          <w:i/>
        </w:rPr>
      </w:pPr>
    </w:p>
    <w:p w:rsidR="0063224A" w:rsidRPr="000E7671" w:rsidRDefault="0063224A" w:rsidP="002155D7">
      <w:pPr>
        <w:spacing w:before="120" w:after="120"/>
        <w:rPr>
          <w:rFonts w:ascii="Arial" w:hAnsi="Arial" w:cs="Arial"/>
          <w:i/>
        </w:rPr>
      </w:pPr>
    </w:p>
    <w:p w:rsidR="002155D7" w:rsidRPr="000E7671" w:rsidRDefault="002155D7" w:rsidP="002155D7">
      <w:pPr>
        <w:spacing w:before="120" w:after="120"/>
        <w:rPr>
          <w:rFonts w:ascii="Arial" w:hAnsi="Arial" w:cs="Arial"/>
          <w:i/>
        </w:rPr>
      </w:pPr>
    </w:p>
    <w:p w:rsidR="00477FCA" w:rsidRPr="000E7671" w:rsidRDefault="00477FCA" w:rsidP="002155D7">
      <w:pPr>
        <w:spacing w:before="120" w:after="120"/>
        <w:rPr>
          <w:rFonts w:ascii="Arial" w:hAnsi="Arial" w:cs="Arial"/>
          <w:i/>
        </w:rPr>
      </w:pPr>
    </w:p>
    <w:p w:rsidR="00B44EA4" w:rsidRPr="000E7671" w:rsidRDefault="00B44EA4" w:rsidP="002155D7">
      <w:pPr>
        <w:spacing w:before="120" w:after="120"/>
        <w:rPr>
          <w:rFonts w:ascii="Arial" w:hAnsi="Arial" w:cs="Arial"/>
          <w:i/>
        </w:rPr>
      </w:pPr>
      <w:r w:rsidRPr="000E7671">
        <w:rPr>
          <w:rFonts w:ascii="Arial" w:hAnsi="Arial" w:cs="Arial"/>
          <w:i/>
        </w:rPr>
        <w:t>Version 2.0</w:t>
      </w:r>
      <w:r w:rsidR="005B12F1" w:rsidRPr="000E7671">
        <w:rPr>
          <w:rFonts w:ascii="Arial" w:hAnsi="Arial" w:cs="Arial"/>
          <w:i/>
        </w:rPr>
        <w:t xml:space="preserve"> </w:t>
      </w:r>
      <w:r w:rsidR="005B12F1" w:rsidRPr="000E7671">
        <w:rPr>
          <w:rFonts w:ascii="Arial" w:hAnsi="Arial" w:cs="Arial"/>
          <w:i/>
        </w:rPr>
        <w:tab/>
        <w:t>SS02</w:t>
      </w:r>
      <w:r w:rsidR="006E5559" w:rsidRPr="000E7671">
        <w:rPr>
          <w:rFonts w:ascii="Arial" w:hAnsi="Arial" w:cs="Arial"/>
          <w:i/>
        </w:rPr>
        <w:t>v1</w:t>
      </w:r>
    </w:p>
    <w:p w:rsidR="00B44EA4" w:rsidRPr="000E7671" w:rsidRDefault="00F73657" w:rsidP="002155D7">
      <w:pPr>
        <w:spacing w:before="120" w:after="120"/>
        <w:rPr>
          <w:rFonts w:ascii="Arial" w:hAnsi="Arial" w:cs="Arial"/>
          <w:i/>
        </w:rPr>
      </w:pPr>
      <w:r>
        <w:rPr>
          <w:rFonts w:ascii="Arial" w:hAnsi="Arial" w:cs="Arial"/>
          <w:i/>
        </w:rPr>
        <w:t>All India - English</w:t>
      </w:r>
      <w:bookmarkStart w:id="0" w:name="_GoBack"/>
      <w:bookmarkEnd w:id="0"/>
    </w:p>
    <w:p w:rsidR="00933873" w:rsidRPr="000E7671" w:rsidRDefault="00B44EA4" w:rsidP="002155D7">
      <w:pPr>
        <w:spacing w:before="120" w:after="120"/>
        <w:rPr>
          <w:rStyle w:val="Hyperlink"/>
          <w:rFonts w:ascii="Arial" w:eastAsia="Arial Unicode MS" w:hAnsi="Arial" w:cs="Arial"/>
          <w:i/>
          <w:color w:val="auto"/>
          <w:sz w:val="24"/>
        </w:rPr>
        <w:sectPr w:rsidR="00933873" w:rsidRPr="000E7671" w:rsidSect="009C22E3">
          <w:headerReference w:type="default" r:id="rId12"/>
          <w:footerReference w:type="even" r:id="rId13"/>
          <w:footerReference w:type="default" r:id="rId14"/>
          <w:pgSz w:w="11907" w:h="16839" w:code="9"/>
          <w:pgMar w:top="720" w:right="720" w:bottom="720" w:left="720" w:header="720" w:footer="216" w:gutter="0"/>
          <w:pgNumType w:start="1"/>
          <w:cols w:space="720"/>
          <w:docGrid w:linePitch="360" w:charSpace="36864"/>
        </w:sectPr>
      </w:pPr>
      <w:r w:rsidRPr="000E7671">
        <w:rPr>
          <w:rFonts w:ascii="Arial" w:hAnsi="Arial" w:cs="Arial"/>
          <w:i/>
        </w:rPr>
        <w:t xml:space="preserve">Except for third party materials and otherwise stated, this content is made available under a Creative Commons Attribution-ShareAlike licence: </w:t>
      </w:r>
      <w:hyperlink r:id="rId15" w:history="1">
        <w:r w:rsidRPr="000E7671">
          <w:rPr>
            <w:rStyle w:val="Hyperlink"/>
            <w:rFonts w:ascii="Arial" w:eastAsia="Arial Unicode MS" w:hAnsi="Arial" w:cs="Arial"/>
            <w:i/>
            <w:iCs/>
          </w:rPr>
          <w:t>http://creativecommons.org/licenses/by-sa/3.0/</w:t>
        </w:r>
      </w:hyperlink>
    </w:p>
    <w:p w:rsidR="00FE6233" w:rsidRPr="000E7671" w:rsidRDefault="00FE6233" w:rsidP="002155D7">
      <w:pPr>
        <w:pStyle w:val="Heading1"/>
        <w:spacing w:before="120" w:after="120"/>
        <w:rPr>
          <w:rFonts w:ascii="Arial" w:hAnsi="Arial" w:cs="Arial"/>
        </w:rPr>
      </w:pPr>
      <w:bookmarkStart w:id="1" w:name="_Toc387394868"/>
      <w:r w:rsidRPr="000E7671">
        <w:rPr>
          <w:rFonts w:ascii="Arial" w:hAnsi="Arial" w:cs="Arial"/>
        </w:rPr>
        <w:lastRenderedPageBreak/>
        <w:t>What this unit is about</w:t>
      </w:r>
      <w:bookmarkEnd w:id="1"/>
    </w:p>
    <w:p w:rsidR="005B12F1" w:rsidRPr="000E7671" w:rsidRDefault="005B12F1" w:rsidP="002155D7">
      <w:pPr>
        <w:spacing w:before="120" w:after="120"/>
        <w:rPr>
          <w:rFonts w:ascii="Arial" w:hAnsi="Arial" w:cs="Arial"/>
        </w:rPr>
      </w:pPr>
      <w:bookmarkStart w:id="2" w:name="_Toc387394869"/>
      <w:r w:rsidRPr="000E7671">
        <w:rPr>
          <w:rFonts w:ascii="Arial" w:hAnsi="Arial" w:cs="Arial"/>
        </w:rPr>
        <w:t xml:space="preserve">A very important resource that helps you to teach science to your students is the science textbook. To make the most of their science textbooks your students need to have effective reading skills. Although all of your Class IX and X students can read, many do not always read their textbooks with a good understanding. Teachers make assumptions about the reading skills that their students have. Quite often teachers believe that their students understand more than they actually do. Then teachers may be disappointed with their students’ exam results. </w:t>
      </w:r>
    </w:p>
    <w:p w:rsidR="005B12F1" w:rsidRPr="000E7671" w:rsidRDefault="005B12F1" w:rsidP="002155D7">
      <w:pPr>
        <w:spacing w:before="120" w:after="120"/>
        <w:rPr>
          <w:rFonts w:ascii="Arial" w:hAnsi="Arial" w:cs="Arial"/>
        </w:rPr>
      </w:pPr>
      <w:r w:rsidRPr="000E7671">
        <w:rPr>
          <w:rFonts w:ascii="Arial" w:hAnsi="Arial" w:cs="Arial"/>
        </w:rPr>
        <w:t>Reading is an important life skill. The ability to be a good reader is a very important skill that every student needs to have to do well at school. Reading in science is an important part of learning to understand science. Because there is a lot of science to teach, reading and the development of reading skills are often neglected in science classrooms.</w:t>
      </w:r>
    </w:p>
    <w:p w:rsidR="005B12F1" w:rsidRPr="000E7671" w:rsidRDefault="005B12F1" w:rsidP="002155D7">
      <w:pPr>
        <w:spacing w:before="120" w:after="120"/>
        <w:rPr>
          <w:rFonts w:ascii="Arial" w:hAnsi="Arial" w:cs="Arial"/>
        </w:rPr>
      </w:pPr>
      <w:r w:rsidRPr="000E7671">
        <w:rPr>
          <w:rFonts w:ascii="Arial" w:hAnsi="Arial" w:cs="Arial"/>
        </w:rPr>
        <w:t>This unit will help you to make the most of your science textbooks by introducing you to some teaching strategies that will develop the reading skills of your students.</w:t>
      </w:r>
      <w:r w:rsidR="001F1D67" w:rsidRPr="000E7671">
        <w:rPr>
          <w:rFonts w:ascii="Arial" w:hAnsi="Arial" w:cs="Arial"/>
        </w:rPr>
        <w:t xml:space="preserve"> </w:t>
      </w:r>
      <w:r w:rsidRPr="000E7671">
        <w:rPr>
          <w:rFonts w:ascii="Arial" w:hAnsi="Arial" w:cs="Arial"/>
        </w:rPr>
        <w:t>These teaching strategies are explained using examples from the Class X topic of heredity and evolution. These ideas can be used anywhere in the science curriculum.</w:t>
      </w:r>
    </w:p>
    <w:p w:rsidR="00FE6233" w:rsidRPr="000E7671" w:rsidRDefault="00FE6233" w:rsidP="002155D7">
      <w:pPr>
        <w:pStyle w:val="Heading1"/>
        <w:spacing w:before="120" w:after="120"/>
        <w:rPr>
          <w:rFonts w:ascii="Arial" w:hAnsi="Arial" w:cs="Arial"/>
        </w:rPr>
      </w:pPr>
      <w:r w:rsidRPr="000E7671">
        <w:rPr>
          <w:rFonts w:ascii="Arial" w:hAnsi="Arial" w:cs="Arial"/>
        </w:rPr>
        <w:t>What you can learn in this unit</w:t>
      </w:r>
      <w:bookmarkEnd w:id="2"/>
    </w:p>
    <w:p w:rsidR="005B12F1" w:rsidRPr="000E7671" w:rsidRDefault="001F1D67" w:rsidP="002155D7">
      <w:pPr>
        <w:pStyle w:val="ListParagraph"/>
        <w:numPr>
          <w:ilvl w:val="0"/>
          <w:numId w:val="10"/>
        </w:numPr>
        <w:spacing w:before="120" w:after="120"/>
        <w:ind w:left="714" w:hanging="357"/>
        <w:rPr>
          <w:rFonts w:ascii="Arial" w:hAnsi="Arial" w:cs="Arial"/>
        </w:rPr>
      </w:pPr>
      <w:bookmarkStart w:id="3" w:name="section__learningoutcomes"/>
      <w:bookmarkStart w:id="4" w:name="_Toc387394870"/>
      <w:bookmarkEnd w:id="3"/>
      <w:r w:rsidRPr="000E7671">
        <w:rPr>
          <w:rFonts w:ascii="Arial" w:hAnsi="Arial" w:cs="Arial"/>
        </w:rPr>
        <w:t xml:space="preserve">The </w:t>
      </w:r>
      <w:r w:rsidR="005B12F1" w:rsidRPr="000E7671">
        <w:rPr>
          <w:rFonts w:ascii="Arial" w:hAnsi="Arial" w:cs="Arial"/>
        </w:rPr>
        <w:t>benefits of developing your students’ reading skills</w:t>
      </w:r>
      <w:r w:rsidRPr="000E7671">
        <w:rPr>
          <w:rFonts w:ascii="Arial" w:hAnsi="Arial" w:cs="Arial"/>
        </w:rPr>
        <w:t>.</w:t>
      </w:r>
    </w:p>
    <w:p w:rsidR="005B12F1" w:rsidRPr="000E7671" w:rsidRDefault="005B12F1" w:rsidP="002155D7">
      <w:pPr>
        <w:pStyle w:val="ListParagraph"/>
        <w:numPr>
          <w:ilvl w:val="0"/>
          <w:numId w:val="10"/>
        </w:numPr>
        <w:spacing w:before="120" w:after="120"/>
        <w:ind w:left="714" w:hanging="357"/>
        <w:rPr>
          <w:rFonts w:ascii="Arial" w:hAnsi="Arial" w:cs="Arial"/>
        </w:rPr>
      </w:pPr>
      <w:r w:rsidRPr="000E7671">
        <w:rPr>
          <w:rFonts w:ascii="Arial" w:hAnsi="Arial" w:cs="Arial"/>
        </w:rPr>
        <w:t>How to use a range of activities that will develop your student’s reading skills</w:t>
      </w:r>
      <w:r w:rsidR="001F1D67" w:rsidRPr="000E7671">
        <w:rPr>
          <w:rFonts w:ascii="Arial" w:hAnsi="Arial" w:cs="Arial"/>
        </w:rPr>
        <w:t>.</w:t>
      </w:r>
    </w:p>
    <w:p w:rsidR="005B12F1" w:rsidRPr="000E7671" w:rsidRDefault="005B12F1" w:rsidP="002155D7">
      <w:pPr>
        <w:pStyle w:val="ListParagraph"/>
        <w:numPr>
          <w:ilvl w:val="0"/>
          <w:numId w:val="10"/>
        </w:numPr>
        <w:spacing w:before="120" w:after="120"/>
        <w:ind w:left="714" w:hanging="357"/>
        <w:rPr>
          <w:rFonts w:ascii="Arial" w:hAnsi="Arial" w:cs="Arial"/>
        </w:rPr>
      </w:pPr>
      <w:r w:rsidRPr="000E7671">
        <w:rPr>
          <w:rFonts w:ascii="Arial" w:hAnsi="Arial" w:cs="Arial"/>
        </w:rPr>
        <w:t>Strategies that will help your students to actively engage with their textbook as a resource for learning science.</w:t>
      </w:r>
    </w:p>
    <w:p w:rsidR="00FE6233" w:rsidRPr="000E7671" w:rsidRDefault="00FE6233" w:rsidP="002155D7">
      <w:pPr>
        <w:pStyle w:val="Heading1"/>
        <w:spacing w:before="120" w:after="120"/>
        <w:rPr>
          <w:rFonts w:ascii="Arial" w:hAnsi="Arial" w:cs="Arial"/>
        </w:rPr>
      </w:pPr>
      <w:r w:rsidRPr="000E7671">
        <w:rPr>
          <w:rFonts w:ascii="Arial" w:hAnsi="Arial" w:cs="Arial"/>
        </w:rPr>
        <w:t>Why this approach is important</w:t>
      </w:r>
      <w:bookmarkEnd w:id="4"/>
    </w:p>
    <w:p w:rsidR="00FE6233" w:rsidRPr="000E7671" w:rsidRDefault="005B12F1" w:rsidP="002155D7">
      <w:pPr>
        <w:spacing w:before="120" w:after="120"/>
        <w:rPr>
          <w:rFonts w:ascii="Arial" w:hAnsi="Arial" w:cs="Arial"/>
        </w:rPr>
      </w:pPr>
      <w:r w:rsidRPr="000E7671">
        <w:rPr>
          <w:rFonts w:ascii="Arial" w:hAnsi="Arial" w:cs="Arial"/>
        </w:rPr>
        <w:t>Textbooks are a very important resource and all students need to be encouraged to use them productively. When vague, general and individual reading activities are given to students, they read passively. They do not necessarily understand the meaning of the text particularly well. Reading that is done in this way has little benefit to the student. This is true in all curriculum subjects, not just in science.</w:t>
      </w:r>
    </w:p>
    <w:p w:rsidR="005B12F1" w:rsidRPr="000E7671" w:rsidRDefault="005B12F1" w:rsidP="002155D7">
      <w:pPr>
        <w:spacing w:before="120" w:after="120"/>
        <w:rPr>
          <w:rFonts w:ascii="Arial" w:hAnsi="Arial" w:cs="Arial"/>
        </w:rPr>
      </w:pPr>
      <w:r w:rsidRPr="000E7671">
        <w:rPr>
          <w:rFonts w:ascii="Arial" w:hAnsi="Arial" w:cs="Arial"/>
        </w:rPr>
        <w:t xml:space="preserve">When reading activities are done in pairs with a clear purpose and the text is discussed, manipulated and </w:t>
      </w:r>
      <w:r w:rsidR="00417DCF" w:rsidRPr="000E7671">
        <w:rPr>
          <w:rFonts w:ascii="Arial" w:hAnsi="Arial" w:cs="Arial"/>
        </w:rPr>
        <w:t>rework</w:t>
      </w:r>
      <w:r w:rsidRPr="000E7671">
        <w:rPr>
          <w:rFonts w:ascii="Arial" w:hAnsi="Arial" w:cs="Arial"/>
        </w:rPr>
        <w:t>ed</w:t>
      </w:r>
      <w:r w:rsidR="00347A3E" w:rsidRPr="000E7671">
        <w:rPr>
          <w:rFonts w:ascii="Arial" w:hAnsi="Arial" w:cs="Arial"/>
        </w:rPr>
        <w:t>,</w:t>
      </w:r>
      <w:r w:rsidRPr="000E7671">
        <w:rPr>
          <w:rFonts w:ascii="Arial" w:hAnsi="Arial" w:cs="Arial"/>
        </w:rPr>
        <w:t xml:space="preserve"> </w:t>
      </w:r>
      <w:r w:rsidR="00347A3E" w:rsidRPr="000E7671">
        <w:rPr>
          <w:rFonts w:ascii="Arial" w:hAnsi="Arial" w:cs="Arial"/>
        </w:rPr>
        <w:t>your</w:t>
      </w:r>
      <w:r w:rsidRPr="000E7671">
        <w:rPr>
          <w:rFonts w:ascii="Arial" w:hAnsi="Arial" w:cs="Arial"/>
        </w:rPr>
        <w:t xml:space="preserve"> students are able to take more meaning from what they are reading. These are active reading strategies. By using active reading strategies more often in your science lessons you will find that your students become more critical, reflective and analytical than before. Most importantly, they will understand their science better. You can use these activities to evaluate how your students’ understanding of science and skills are developing.</w:t>
      </w:r>
    </w:p>
    <w:tbl>
      <w:tblPr>
        <w:tblStyle w:val="TableGrid"/>
        <w:tblW w:w="108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540"/>
      </w:tblGrid>
      <w:tr w:rsidR="005B12F1" w:rsidRPr="000E7671" w:rsidTr="000359AA">
        <w:tc>
          <w:tcPr>
            <w:tcW w:w="1260" w:type="dxa"/>
          </w:tcPr>
          <w:p w:rsidR="005B12F1" w:rsidRPr="000E7671" w:rsidRDefault="005B12F1" w:rsidP="002155D7">
            <w:pPr>
              <w:spacing w:before="120" w:after="120"/>
              <w:outlineLvl w:val="3"/>
              <w:rPr>
                <w:rFonts w:ascii="Arial" w:hAnsi="Arial" w:cs="Arial"/>
                <w:b/>
                <w:bCs/>
                <w:color w:val="000000"/>
                <w:sz w:val="21"/>
                <w:szCs w:val="21"/>
              </w:rPr>
            </w:pPr>
            <w:r w:rsidRPr="000E7671">
              <w:rPr>
                <w:rFonts w:ascii="Arial" w:hAnsi="Arial" w:cs="Arial"/>
                <w:b/>
                <w:bCs/>
                <w:noProof/>
                <w:color w:val="000000"/>
                <w:sz w:val="21"/>
                <w:szCs w:val="21"/>
              </w:rPr>
              <w:drawing>
                <wp:inline distT="0" distB="0" distL="0" distR="0" wp14:anchorId="05B75CCC" wp14:editId="666FB195">
                  <wp:extent cx="636621" cy="58993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540" w:type="dxa"/>
          </w:tcPr>
          <w:p w:rsidR="005B12F1" w:rsidRPr="000E7671" w:rsidRDefault="005B12F1" w:rsidP="002155D7">
            <w:pPr>
              <w:pStyle w:val="Pauseforthought"/>
              <w:rPr>
                <w:rFonts w:ascii="Arial" w:hAnsi="Arial" w:cs="Arial"/>
              </w:rPr>
            </w:pPr>
            <w:r w:rsidRPr="000E7671">
              <w:rPr>
                <w:rFonts w:ascii="Arial" w:hAnsi="Arial" w:cs="Arial"/>
              </w:rPr>
              <w:t xml:space="preserve">Pause for thought </w:t>
            </w:r>
          </w:p>
          <w:p w:rsidR="005B12F1" w:rsidRPr="000E7671" w:rsidRDefault="005B12F1" w:rsidP="002155D7">
            <w:pPr>
              <w:pStyle w:val="ListParagraph"/>
              <w:numPr>
                <w:ilvl w:val="0"/>
                <w:numId w:val="17"/>
              </w:numPr>
              <w:spacing w:before="120" w:after="120"/>
              <w:ind w:left="714" w:hanging="357"/>
              <w:rPr>
                <w:rFonts w:ascii="Arial" w:hAnsi="Arial" w:cs="Arial"/>
              </w:rPr>
            </w:pPr>
            <w:r w:rsidRPr="000E7671">
              <w:rPr>
                <w:rFonts w:ascii="Arial" w:hAnsi="Arial" w:cs="Arial"/>
              </w:rPr>
              <w:t>Normally, how much reading do you do with your students in science lessons?</w:t>
            </w:r>
          </w:p>
          <w:p w:rsidR="005B12F1" w:rsidRPr="000E7671" w:rsidRDefault="005B12F1" w:rsidP="002155D7">
            <w:pPr>
              <w:pStyle w:val="ListParagraph"/>
              <w:numPr>
                <w:ilvl w:val="0"/>
                <w:numId w:val="17"/>
              </w:numPr>
              <w:spacing w:before="120" w:after="120"/>
              <w:ind w:left="714" w:hanging="357"/>
              <w:rPr>
                <w:rFonts w:ascii="Arial" w:hAnsi="Arial" w:cs="Arial"/>
              </w:rPr>
            </w:pPr>
            <w:r w:rsidRPr="000E7671">
              <w:rPr>
                <w:rFonts w:ascii="Arial" w:hAnsi="Arial" w:cs="Arial"/>
              </w:rPr>
              <w:t>How well do you think your students can read?</w:t>
            </w:r>
          </w:p>
          <w:p w:rsidR="005B12F1" w:rsidRPr="000E7671" w:rsidRDefault="005B12F1" w:rsidP="002155D7">
            <w:pPr>
              <w:pStyle w:val="ListParagraph"/>
              <w:numPr>
                <w:ilvl w:val="0"/>
                <w:numId w:val="17"/>
              </w:numPr>
              <w:spacing w:before="120" w:after="120"/>
              <w:ind w:left="714" w:hanging="357"/>
              <w:rPr>
                <w:rFonts w:ascii="Arial" w:hAnsi="Arial" w:cs="Arial"/>
              </w:rPr>
            </w:pPr>
            <w:r w:rsidRPr="000E7671">
              <w:rPr>
                <w:rFonts w:ascii="Arial" w:hAnsi="Arial" w:cs="Arial"/>
              </w:rPr>
              <w:t>How could you find out how well your students can read?</w:t>
            </w:r>
          </w:p>
        </w:tc>
      </w:tr>
    </w:tbl>
    <w:p w:rsidR="005B12F1" w:rsidRPr="000E7671" w:rsidRDefault="005B12F1" w:rsidP="002155D7">
      <w:pPr>
        <w:pStyle w:val="Subtitle"/>
        <w:spacing w:before="120" w:after="120"/>
        <w:rPr>
          <w:rFonts w:ascii="Arial" w:hAnsi="Arial" w:cs="Arial"/>
        </w:rPr>
      </w:pPr>
      <w:r w:rsidRPr="000E7671">
        <w:rPr>
          <w:rFonts w:ascii="Arial" w:hAnsi="Arial" w:cs="Arial"/>
        </w:rPr>
        <w:t>Active reading strategies</w:t>
      </w:r>
    </w:p>
    <w:p w:rsidR="005B12F1" w:rsidRPr="000E7671" w:rsidRDefault="005B12F1" w:rsidP="002155D7">
      <w:pPr>
        <w:spacing w:before="120" w:after="120"/>
        <w:rPr>
          <w:rFonts w:ascii="Arial" w:hAnsi="Arial" w:cs="Arial"/>
        </w:rPr>
      </w:pPr>
      <w:r w:rsidRPr="000E7671">
        <w:rPr>
          <w:rFonts w:ascii="Arial" w:hAnsi="Arial" w:cs="Arial"/>
        </w:rPr>
        <w:t>There are many types of active reading strategies to choose from as a teacher. Active reading strategies can be used anywhere in the science curriculum. This unit will begin by showing you some simple strategies that are available. It will then go on to develop the ideas behind some of the more complex strategies. The main strategies that the unit will cover are:</w:t>
      </w:r>
    </w:p>
    <w:p w:rsidR="005B12F1" w:rsidRPr="000E7671" w:rsidRDefault="001F1D67" w:rsidP="000E7671">
      <w:pPr>
        <w:pStyle w:val="ListParagraph"/>
        <w:keepNext/>
        <w:numPr>
          <w:ilvl w:val="0"/>
          <w:numId w:val="12"/>
        </w:numPr>
        <w:spacing w:before="120" w:after="120"/>
        <w:ind w:left="714" w:hanging="357"/>
        <w:rPr>
          <w:rFonts w:ascii="Arial" w:hAnsi="Arial" w:cs="Arial"/>
        </w:rPr>
      </w:pPr>
      <w:r w:rsidRPr="000E7671">
        <w:rPr>
          <w:rFonts w:ascii="Arial" w:hAnsi="Arial" w:cs="Arial"/>
        </w:rPr>
        <w:t>underlining key words</w:t>
      </w:r>
    </w:p>
    <w:p w:rsidR="005B12F1" w:rsidRPr="000E7671" w:rsidRDefault="001F1D67" w:rsidP="002155D7">
      <w:pPr>
        <w:pStyle w:val="ListParagraph"/>
        <w:numPr>
          <w:ilvl w:val="0"/>
          <w:numId w:val="12"/>
        </w:numPr>
        <w:spacing w:before="120" w:after="120"/>
        <w:ind w:left="714" w:hanging="357"/>
        <w:rPr>
          <w:rFonts w:ascii="Arial" w:hAnsi="Arial" w:cs="Arial"/>
        </w:rPr>
      </w:pPr>
      <w:r w:rsidRPr="000E7671">
        <w:rPr>
          <w:rFonts w:ascii="Arial" w:hAnsi="Arial" w:cs="Arial"/>
        </w:rPr>
        <w:t>filling in the missing words</w:t>
      </w:r>
    </w:p>
    <w:p w:rsidR="005B12F1" w:rsidRPr="000E7671" w:rsidRDefault="001F1D67" w:rsidP="002155D7">
      <w:pPr>
        <w:pStyle w:val="ListParagraph"/>
        <w:numPr>
          <w:ilvl w:val="0"/>
          <w:numId w:val="12"/>
        </w:numPr>
        <w:spacing w:before="120" w:after="120"/>
        <w:ind w:left="714" w:hanging="357"/>
        <w:rPr>
          <w:rFonts w:ascii="Arial" w:hAnsi="Arial" w:cs="Arial"/>
        </w:rPr>
      </w:pPr>
      <w:r w:rsidRPr="000E7671">
        <w:rPr>
          <w:rFonts w:ascii="Arial" w:hAnsi="Arial" w:cs="Arial"/>
        </w:rPr>
        <w:t>completing the diagram</w:t>
      </w:r>
    </w:p>
    <w:p w:rsidR="005B12F1" w:rsidRPr="000E7671" w:rsidRDefault="001F1D67" w:rsidP="002155D7">
      <w:pPr>
        <w:pStyle w:val="ListParagraph"/>
        <w:numPr>
          <w:ilvl w:val="0"/>
          <w:numId w:val="12"/>
        </w:numPr>
        <w:spacing w:before="120" w:after="120"/>
        <w:ind w:left="714" w:hanging="357"/>
        <w:rPr>
          <w:rFonts w:ascii="Arial" w:hAnsi="Arial" w:cs="Arial"/>
        </w:rPr>
      </w:pPr>
      <w:r w:rsidRPr="000E7671">
        <w:rPr>
          <w:rFonts w:ascii="Arial" w:hAnsi="Arial" w:cs="Arial"/>
        </w:rPr>
        <w:t>unscrambling the text</w:t>
      </w:r>
    </w:p>
    <w:p w:rsidR="005B12F1" w:rsidRPr="000E7671" w:rsidRDefault="001F1D67" w:rsidP="002155D7">
      <w:pPr>
        <w:pStyle w:val="ListParagraph"/>
        <w:numPr>
          <w:ilvl w:val="0"/>
          <w:numId w:val="12"/>
        </w:numPr>
        <w:spacing w:before="120" w:after="120"/>
        <w:ind w:left="714" w:hanging="357"/>
        <w:rPr>
          <w:rFonts w:ascii="Arial" w:hAnsi="Arial" w:cs="Arial"/>
        </w:rPr>
      </w:pPr>
      <w:r w:rsidRPr="000E7671">
        <w:rPr>
          <w:rFonts w:ascii="Arial" w:hAnsi="Arial" w:cs="Arial"/>
        </w:rPr>
        <w:lastRenderedPageBreak/>
        <w:t>applying what you read.</w:t>
      </w:r>
    </w:p>
    <w:p w:rsidR="00FE6233" w:rsidRPr="000E7671" w:rsidRDefault="00FE6233" w:rsidP="002155D7">
      <w:pPr>
        <w:pStyle w:val="Heading1"/>
        <w:spacing w:before="120" w:after="120"/>
        <w:rPr>
          <w:rFonts w:ascii="Arial" w:hAnsi="Arial" w:cs="Arial"/>
        </w:rPr>
      </w:pPr>
      <w:bookmarkStart w:id="5" w:name="section1"/>
      <w:bookmarkStart w:id="6" w:name="_Toc387394871"/>
      <w:bookmarkEnd w:id="5"/>
      <w:r w:rsidRPr="000E7671">
        <w:rPr>
          <w:rFonts w:ascii="Arial" w:hAnsi="Arial" w:cs="Arial"/>
        </w:rPr>
        <w:t xml:space="preserve">1 </w:t>
      </w:r>
      <w:bookmarkEnd w:id="6"/>
      <w:r w:rsidR="001F1D67" w:rsidRPr="000E7671">
        <w:rPr>
          <w:rFonts w:ascii="Arial" w:hAnsi="Arial" w:cs="Arial"/>
        </w:rPr>
        <w:t>Underline</w:t>
      </w:r>
      <w:r w:rsidR="005B12F1" w:rsidRPr="000E7671">
        <w:rPr>
          <w:rFonts w:ascii="Arial" w:hAnsi="Arial" w:cs="Arial"/>
        </w:rPr>
        <w:t xml:space="preserve"> key words</w:t>
      </w:r>
    </w:p>
    <w:p w:rsidR="005B12F1" w:rsidRPr="000E7671" w:rsidRDefault="005B12F1" w:rsidP="002155D7">
      <w:pPr>
        <w:spacing w:before="120" w:after="120"/>
        <w:rPr>
          <w:rFonts w:ascii="Arial" w:hAnsi="Arial" w:cs="Arial"/>
        </w:rPr>
      </w:pPr>
      <w:r w:rsidRPr="000E7671">
        <w:rPr>
          <w:rFonts w:ascii="Arial" w:hAnsi="Arial" w:cs="Arial"/>
        </w:rPr>
        <w:t xml:space="preserve">This particular strategy is a very straight forward for your students. ‘Underline key words’ involves very little preparation or resources. The main idea behind </w:t>
      </w:r>
      <w:r w:rsidR="001F1D67" w:rsidRPr="000E7671">
        <w:rPr>
          <w:rFonts w:ascii="Arial" w:hAnsi="Arial" w:cs="Arial"/>
        </w:rPr>
        <w:t xml:space="preserve">it </w:t>
      </w:r>
      <w:r w:rsidRPr="000E7671">
        <w:rPr>
          <w:rFonts w:ascii="Arial" w:hAnsi="Arial" w:cs="Arial"/>
        </w:rPr>
        <w:t xml:space="preserve">is that students search through a piece of text to find a ‘target’. The targets can be words, sentences or phrases. Concepts or ideas can also be used as targets. You decide what the targets are for each piece of text you want to use. </w:t>
      </w:r>
    </w:p>
    <w:p w:rsidR="00FE6233" w:rsidRPr="000E7671" w:rsidRDefault="005B12F1" w:rsidP="002155D7">
      <w:pPr>
        <w:spacing w:before="120" w:after="120"/>
        <w:rPr>
          <w:rFonts w:ascii="Arial" w:hAnsi="Arial" w:cs="Arial"/>
        </w:rPr>
      </w:pPr>
      <w:r w:rsidRPr="000E7671">
        <w:rPr>
          <w:rFonts w:ascii="Arial" w:hAnsi="Arial" w:cs="Arial"/>
        </w:rPr>
        <w:t xml:space="preserve">Once </w:t>
      </w:r>
      <w:r w:rsidR="00347A3E" w:rsidRPr="000E7671">
        <w:rPr>
          <w:rFonts w:ascii="Arial" w:hAnsi="Arial" w:cs="Arial"/>
        </w:rPr>
        <w:t>your</w:t>
      </w:r>
      <w:r w:rsidRPr="000E7671">
        <w:rPr>
          <w:rFonts w:ascii="Arial" w:hAnsi="Arial" w:cs="Arial"/>
        </w:rPr>
        <w:t xml:space="preserve"> students have found the targets, they can either underline, circle or highlight them. If you are using the textbook, using </w:t>
      </w:r>
      <w:r w:rsidR="001F1D67" w:rsidRPr="000E7671">
        <w:rPr>
          <w:rFonts w:ascii="Arial" w:hAnsi="Arial" w:cs="Arial"/>
        </w:rPr>
        <w:t xml:space="preserve">a </w:t>
      </w:r>
      <w:r w:rsidRPr="000E7671">
        <w:rPr>
          <w:rFonts w:ascii="Arial" w:hAnsi="Arial" w:cs="Arial"/>
        </w:rPr>
        <w:t>pencil to do this means that the marking can be rubbed out. Activity 1 shows you how to carry out an example of this simple activity in the context of codominance with your students.</w:t>
      </w:r>
    </w:p>
    <w:tbl>
      <w:tblPr>
        <w:tblStyle w:val="TableGrid"/>
        <w:tblW w:w="0" w:type="auto"/>
        <w:tblInd w:w="108" w:type="dxa"/>
        <w:tblLook w:val="04A0" w:firstRow="1" w:lastRow="0" w:firstColumn="1" w:lastColumn="0" w:noHBand="0" w:noVBand="1"/>
      </w:tblPr>
      <w:tblGrid>
        <w:gridCol w:w="10575"/>
      </w:tblGrid>
      <w:tr w:rsidR="006C12E4" w:rsidRPr="000E7671" w:rsidTr="00A31D93">
        <w:tc>
          <w:tcPr>
            <w:tcW w:w="10800" w:type="dxa"/>
            <w:tcBorders>
              <w:bottom w:val="single" w:sz="4" w:space="0" w:color="000000"/>
            </w:tcBorders>
            <w:shd w:val="clear" w:color="auto" w:fill="D9D9D9" w:themeFill="background1" w:themeFillShade="D9"/>
          </w:tcPr>
          <w:p w:rsidR="006C12E4" w:rsidRPr="000E7671" w:rsidRDefault="006C12E4" w:rsidP="002155D7">
            <w:pPr>
              <w:pStyle w:val="Heading2"/>
              <w:spacing w:before="120" w:after="120"/>
              <w:outlineLvl w:val="1"/>
              <w:rPr>
                <w:rStyle w:val="Strong"/>
                <w:rFonts w:ascii="Arial" w:hAnsi="Arial" w:cs="Arial"/>
              </w:rPr>
            </w:pPr>
            <w:bookmarkStart w:id="7" w:name="_Toc387394872"/>
            <w:r w:rsidRPr="000E7671">
              <w:rPr>
                <w:rStyle w:val="Strong"/>
                <w:rFonts w:ascii="Arial" w:hAnsi="Arial" w:cs="Arial"/>
              </w:rPr>
              <w:t xml:space="preserve">Activity 1: </w:t>
            </w:r>
            <w:r w:rsidR="00701D21" w:rsidRPr="000E7671">
              <w:rPr>
                <w:rStyle w:val="Strong"/>
                <w:rFonts w:ascii="Arial" w:hAnsi="Arial" w:cs="Arial"/>
              </w:rPr>
              <w:t>Underlining key words on codominance</w:t>
            </w:r>
            <w:bookmarkEnd w:id="7"/>
          </w:p>
        </w:tc>
      </w:tr>
      <w:tr w:rsidR="006C12E4" w:rsidRPr="000E7671" w:rsidTr="00A31D93">
        <w:tc>
          <w:tcPr>
            <w:tcW w:w="10800" w:type="dxa"/>
            <w:tcBorders>
              <w:bottom w:val="nil"/>
            </w:tcBorders>
          </w:tcPr>
          <w:p w:rsidR="00701D21" w:rsidRPr="000E7671" w:rsidRDefault="00701D21" w:rsidP="002155D7">
            <w:pPr>
              <w:spacing w:before="120" w:after="120"/>
              <w:rPr>
                <w:rFonts w:ascii="Arial" w:hAnsi="Arial" w:cs="Arial"/>
              </w:rPr>
            </w:pPr>
            <w:r w:rsidRPr="000E7671">
              <w:rPr>
                <w:rFonts w:ascii="Arial" w:hAnsi="Arial" w:cs="Arial"/>
              </w:rPr>
              <w:t xml:space="preserve">This is an activity for you to do with your students. </w:t>
            </w:r>
          </w:p>
          <w:p w:rsidR="00701D21" w:rsidRPr="000E7671" w:rsidRDefault="00701D21" w:rsidP="002155D7">
            <w:pPr>
              <w:spacing w:before="120" w:after="120"/>
              <w:rPr>
                <w:rFonts w:ascii="Arial" w:hAnsi="Arial" w:cs="Arial"/>
              </w:rPr>
            </w:pPr>
            <w:r w:rsidRPr="000E7671">
              <w:rPr>
                <w:rFonts w:ascii="Arial" w:hAnsi="Arial" w:cs="Arial"/>
              </w:rPr>
              <w:t>Introduce the topic of the activity as codominance and write the words ‘codominance</w:t>
            </w:r>
            <w:r w:rsidR="001F1D67" w:rsidRPr="000E7671">
              <w:rPr>
                <w:rFonts w:ascii="Arial" w:hAnsi="Arial" w:cs="Arial"/>
              </w:rPr>
              <w:t>’</w:t>
            </w:r>
            <w:r w:rsidRPr="000E7671">
              <w:rPr>
                <w:rFonts w:ascii="Arial" w:hAnsi="Arial" w:cs="Arial"/>
              </w:rPr>
              <w:t xml:space="preserve">, </w:t>
            </w:r>
            <w:r w:rsidR="001F1D67" w:rsidRPr="000E7671">
              <w:rPr>
                <w:rFonts w:ascii="Arial" w:hAnsi="Arial" w:cs="Arial"/>
              </w:rPr>
              <w:t>‘</w:t>
            </w:r>
            <w:r w:rsidRPr="000E7671">
              <w:rPr>
                <w:rFonts w:ascii="Arial" w:hAnsi="Arial" w:cs="Arial"/>
              </w:rPr>
              <w:t>phenotype</w:t>
            </w:r>
            <w:r w:rsidR="001F1D67" w:rsidRPr="000E7671">
              <w:rPr>
                <w:rFonts w:ascii="Arial" w:hAnsi="Arial" w:cs="Arial"/>
              </w:rPr>
              <w:t>’</w:t>
            </w:r>
            <w:r w:rsidRPr="000E7671">
              <w:rPr>
                <w:rFonts w:ascii="Arial" w:hAnsi="Arial" w:cs="Arial"/>
              </w:rPr>
              <w:t xml:space="preserve">, </w:t>
            </w:r>
            <w:r w:rsidR="001F1D67" w:rsidRPr="000E7671">
              <w:rPr>
                <w:rFonts w:ascii="Arial" w:hAnsi="Arial" w:cs="Arial"/>
              </w:rPr>
              <w:t>‘</w:t>
            </w:r>
            <w:r w:rsidRPr="000E7671">
              <w:rPr>
                <w:rFonts w:ascii="Arial" w:hAnsi="Arial" w:cs="Arial"/>
              </w:rPr>
              <w:t>allele</w:t>
            </w:r>
            <w:r w:rsidR="001F1D67" w:rsidRPr="000E7671">
              <w:rPr>
                <w:rFonts w:ascii="Arial" w:hAnsi="Arial" w:cs="Arial"/>
              </w:rPr>
              <w:t>’</w:t>
            </w:r>
            <w:r w:rsidRPr="000E7671">
              <w:rPr>
                <w:rFonts w:ascii="Arial" w:hAnsi="Arial" w:cs="Arial"/>
              </w:rPr>
              <w:t xml:space="preserve">, </w:t>
            </w:r>
            <w:r w:rsidR="001F1D67" w:rsidRPr="000E7671">
              <w:rPr>
                <w:rFonts w:ascii="Arial" w:hAnsi="Arial" w:cs="Arial"/>
              </w:rPr>
              <w:t>and ‘</w:t>
            </w:r>
            <w:r w:rsidRPr="000E7671">
              <w:rPr>
                <w:rFonts w:ascii="Arial" w:hAnsi="Arial" w:cs="Arial"/>
              </w:rPr>
              <w:t xml:space="preserve">dominant‘ on the </w:t>
            </w:r>
            <w:r w:rsidR="000614F5" w:rsidRPr="000E7671">
              <w:rPr>
                <w:rFonts w:ascii="Arial" w:hAnsi="Arial" w:cs="Arial"/>
              </w:rPr>
              <w:t>black</w:t>
            </w:r>
            <w:r w:rsidRPr="000E7671">
              <w:rPr>
                <w:rFonts w:ascii="Arial" w:hAnsi="Arial" w:cs="Arial"/>
              </w:rPr>
              <w:t>board. Then explain to your students what they are required to do.</w:t>
            </w:r>
          </w:p>
          <w:p w:rsidR="00701D21" w:rsidRPr="000E7671" w:rsidRDefault="00701D21" w:rsidP="002155D7">
            <w:pPr>
              <w:numPr>
                <w:ilvl w:val="0"/>
                <w:numId w:val="2"/>
              </w:numPr>
              <w:spacing w:before="120" w:after="120"/>
              <w:contextualSpacing/>
              <w:rPr>
                <w:rFonts w:ascii="Arial" w:hAnsi="Arial" w:cs="Arial"/>
              </w:rPr>
            </w:pPr>
            <w:r w:rsidRPr="000E7671">
              <w:rPr>
                <w:rFonts w:ascii="Arial" w:hAnsi="Arial" w:cs="Arial"/>
              </w:rPr>
              <w:t>Work with the person sitting next to you.</w:t>
            </w:r>
          </w:p>
          <w:p w:rsidR="00701D21" w:rsidRPr="000E7671" w:rsidRDefault="00701D21" w:rsidP="002155D7">
            <w:pPr>
              <w:numPr>
                <w:ilvl w:val="0"/>
                <w:numId w:val="2"/>
              </w:numPr>
              <w:spacing w:before="120" w:after="120"/>
              <w:contextualSpacing/>
              <w:rPr>
                <w:rFonts w:ascii="Arial" w:hAnsi="Arial" w:cs="Arial"/>
              </w:rPr>
            </w:pPr>
            <w:r w:rsidRPr="000E7671">
              <w:rPr>
                <w:rFonts w:ascii="Arial" w:hAnsi="Arial" w:cs="Arial"/>
              </w:rPr>
              <w:t xml:space="preserve">Read the information on codominance. (Use the worksheet found in </w:t>
            </w:r>
            <w:r w:rsidRPr="000E7671">
              <w:rPr>
                <w:rFonts w:ascii="Arial" w:hAnsi="Arial" w:cs="Arial"/>
                <w:bCs/>
              </w:rPr>
              <w:t>Resource 1</w:t>
            </w:r>
            <w:r w:rsidRPr="000E7671">
              <w:rPr>
                <w:rFonts w:ascii="Arial" w:hAnsi="Arial" w:cs="Arial"/>
              </w:rPr>
              <w:t xml:space="preserve"> or this section in their textbook.) </w:t>
            </w:r>
          </w:p>
          <w:p w:rsidR="00701D21" w:rsidRPr="000E7671" w:rsidRDefault="00701D21" w:rsidP="002155D7">
            <w:pPr>
              <w:numPr>
                <w:ilvl w:val="0"/>
                <w:numId w:val="2"/>
              </w:numPr>
              <w:spacing w:before="120" w:after="120"/>
              <w:contextualSpacing/>
              <w:rPr>
                <w:rFonts w:ascii="Arial" w:hAnsi="Arial" w:cs="Arial"/>
              </w:rPr>
            </w:pPr>
            <w:r w:rsidRPr="000E7671">
              <w:rPr>
                <w:rFonts w:ascii="Arial" w:hAnsi="Arial" w:cs="Arial"/>
              </w:rPr>
              <w:t xml:space="preserve">Find and underline in pencil these key words written on the </w:t>
            </w:r>
            <w:r w:rsidR="000614F5" w:rsidRPr="000E7671">
              <w:rPr>
                <w:rFonts w:ascii="Arial" w:hAnsi="Arial" w:cs="Arial"/>
              </w:rPr>
              <w:t>black</w:t>
            </w:r>
            <w:r w:rsidRPr="000E7671">
              <w:rPr>
                <w:rFonts w:ascii="Arial" w:hAnsi="Arial" w:cs="Arial"/>
              </w:rPr>
              <w:t>board:</w:t>
            </w:r>
          </w:p>
          <w:p w:rsidR="00701D21" w:rsidRPr="000E7671" w:rsidRDefault="001F1D67" w:rsidP="002155D7">
            <w:pPr>
              <w:numPr>
                <w:ilvl w:val="0"/>
                <w:numId w:val="3"/>
              </w:numPr>
              <w:spacing w:before="120" w:after="120"/>
              <w:contextualSpacing/>
              <w:rPr>
                <w:rFonts w:ascii="Arial" w:hAnsi="Arial" w:cs="Arial"/>
              </w:rPr>
            </w:pPr>
            <w:r w:rsidRPr="000E7671">
              <w:rPr>
                <w:rFonts w:ascii="Arial" w:hAnsi="Arial" w:cs="Arial"/>
              </w:rPr>
              <w:t xml:space="preserve">codominance </w:t>
            </w:r>
          </w:p>
          <w:p w:rsidR="00701D21" w:rsidRPr="000E7671" w:rsidRDefault="001F1D67" w:rsidP="002155D7">
            <w:pPr>
              <w:numPr>
                <w:ilvl w:val="0"/>
                <w:numId w:val="3"/>
              </w:numPr>
              <w:spacing w:before="120" w:after="120"/>
              <w:contextualSpacing/>
              <w:rPr>
                <w:rFonts w:ascii="Arial" w:hAnsi="Arial" w:cs="Arial"/>
              </w:rPr>
            </w:pPr>
            <w:r w:rsidRPr="000E7671">
              <w:rPr>
                <w:rFonts w:ascii="Arial" w:hAnsi="Arial" w:cs="Arial"/>
              </w:rPr>
              <w:t>phenotype</w:t>
            </w:r>
          </w:p>
          <w:p w:rsidR="00701D21" w:rsidRPr="000E7671" w:rsidRDefault="001F1D67" w:rsidP="002155D7">
            <w:pPr>
              <w:numPr>
                <w:ilvl w:val="0"/>
                <w:numId w:val="3"/>
              </w:numPr>
              <w:spacing w:before="120" w:after="120"/>
              <w:contextualSpacing/>
              <w:rPr>
                <w:rFonts w:ascii="Arial" w:hAnsi="Arial" w:cs="Arial"/>
              </w:rPr>
            </w:pPr>
            <w:r w:rsidRPr="000E7671">
              <w:rPr>
                <w:rFonts w:ascii="Arial" w:hAnsi="Arial" w:cs="Arial"/>
              </w:rPr>
              <w:t>allele</w:t>
            </w:r>
          </w:p>
          <w:p w:rsidR="00701D21" w:rsidRPr="000E7671" w:rsidRDefault="001F1D67" w:rsidP="002155D7">
            <w:pPr>
              <w:numPr>
                <w:ilvl w:val="0"/>
                <w:numId w:val="3"/>
              </w:numPr>
              <w:spacing w:before="120" w:after="120"/>
              <w:contextualSpacing/>
              <w:rPr>
                <w:rFonts w:ascii="Arial" w:hAnsi="Arial" w:cs="Arial"/>
              </w:rPr>
            </w:pPr>
            <w:r w:rsidRPr="000E7671">
              <w:rPr>
                <w:rFonts w:ascii="Arial" w:hAnsi="Arial" w:cs="Arial"/>
              </w:rPr>
              <w:t>dominant.</w:t>
            </w:r>
          </w:p>
          <w:p w:rsidR="00701D21" w:rsidRPr="000E7671" w:rsidRDefault="00701D21" w:rsidP="002155D7">
            <w:pPr>
              <w:spacing w:before="120" w:after="120"/>
              <w:rPr>
                <w:rFonts w:ascii="Arial" w:hAnsi="Arial" w:cs="Arial"/>
              </w:rPr>
            </w:pPr>
            <w:r w:rsidRPr="000E7671">
              <w:rPr>
                <w:rFonts w:ascii="Arial" w:hAnsi="Arial" w:cs="Arial"/>
              </w:rPr>
              <w:t>Then ask students to work with the person next to them. Each person uses the text (or textbook) to work out a definition for two of the words. They should then discuss each other’s definitions. Once they have agreed they should write all four definitions into their exercise book.</w:t>
            </w:r>
          </w:p>
          <w:p w:rsidR="00701D21" w:rsidRPr="000E7671" w:rsidRDefault="00701D21" w:rsidP="002155D7">
            <w:pPr>
              <w:spacing w:before="120" w:after="120"/>
              <w:rPr>
                <w:rFonts w:ascii="Arial" w:hAnsi="Arial" w:cs="Arial"/>
              </w:rPr>
            </w:pPr>
            <w:r w:rsidRPr="000E7671">
              <w:rPr>
                <w:rFonts w:ascii="Arial" w:hAnsi="Arial" w:cs="Arial"/>
              </w:rPr>
              <w:t xml:space="preserve">Then ask some of the pairs of students to share definitions with the whole class so that you can develop a shared set of definitions with the class. Make sure everyone has an accepted set of definitions written in their book. </w:t>
            </w:r>
          </w:p>
          <w:p w:rsidR="006C12E4" w:rsidRPr="000E7671" w:rsidRDefault="00701D21" w:rsidP="00A31D93">
            <w:pPr>
              <w:spacing w:before="120" w:after="120"/>
              <w:rPr>
                <w:rFonts w:ascii="Arial" w:hAnsi="Arial" w:cs="Arial"/>
              </w:rPr>
            </w:pPr>
            <w:r w:rsidRPr="000E7671">
              <w:rPr>
                <w:rFonts w:ascii="Arial" w:hAnsi="Arial" w:cs="Arial"/>
              </w:rPr>
              <w:t xml:space="preserve">Finally write some questions on the </w:t>
            </w:r>
            <w:r w:rsidR="000614F5" w:rsidRPr="000E7671">
              <w:rPr>
                <w:rFonts w:ascii="Arial" w:hAnsi="Arial" w:cs="Arial"/>
              </w:rPr>
              <w:t>black</w:t>
            </w:r>
            <w:r w:rsidRPr="000E7671">
              <w:rPr>
                <w:rFonts w:ascii="Arial" w:hAnsi="Arial" w:cs="Arial"/>
              </w:rPr>
              <w:t>board that will test their understanding of the definitions. Working with a different partner, they should discuss the answers to the questions before writing their answers.</w:t>
            </w:r>
          </w:p>
        </w:tc>
      </w:tr>
      <w:tr w:rsidR="00A31D93" w:rsidRPr="000E7671" w:rsidTr="00A31D93">
        <w:tc>
          <w:tcPr>
            <w:tcW w:w="10800" w:type="dxa"/>
            <w:tcBorders>
              <w:top w:val="nil"/>
            </w:tcBorders>
          </w:tcPr>
          <w:p w:rsidR="00A31D93" w:rsidRPr="000E7671" w:rsidRDefault="00A31D93" w:rsidP="002155D7">
            <w:pPr>
              <w:spacing w:before="120" w:after="120"/>
              <w:rPr>
                <w:rFonts w:ascii="Arial" w:hAnsi="Arial" w:cs="Arial"/>
              </w:rPr>
            </w:pPr>
            <w:r w:rsidRPr="000E7671">
              <w:rPr>
                <w:rFonts w:ascii="Arial" w:hAnsi="Arial" w:cs="Arial"/>
              </w:rPr>
              <w:t>This activity demonstrates just how simple this type of active reading activity can be to plan and use with your students. Having carried out this activity, there would be many ways in which to then progress with your students. For example, you could ask them if they can give any more examples of codominance in nature.</w:t>
            </w:r>
          </w:p>
        </w:tc>
      </w:tr>
    </w:tbl>
    <w:p w:rsidR="0063224A" w:rsidRPr="000E7671" w:rsidRDefault="0063224A" w:rsidP="002155D7">
      <w:pPr>
        <w:spacing w:before="120" w:after="120"/>
        <w:rPr>
          <w:rFonts w:ascii="Arial" w:hAnsi="Arial" w:cs="Arial"/>
        </w:rPr>
      </w:pPr>
      <w:bookmarkStart w:id="8" w:name="longdesc_idp17061904"/>
      <w:bookmarkStart w:id="9" w:name="thumbnail_idp17056880"/>
      <w:bookmarkStart w:id="10" w:name="section2"/>
      <w:bookmarkStart w:id="11" w:name="_Toc387394873"/>
      <w:bookmarkEnd w:id="8"/>
      <w:bookmarkEnd w:id="9"/>
      <w:bookmarkEnd w:id="10"/>
      <w:r w:rsidRPr="000E7671">
        <w:rPr>
          <w:rFonts w:ascii="Arial" w:hAnsi="Arial" w:cs="Arial"/>
        </w:rPr>
        <w:t>Many active reading strategies can be done very effectively in pairs</w:t>
      </w:r>
      <w:r w:rsidR="002155D7" w:rsidRPr="000E7671">
        <w:rPr>
          <w:rFonts w:ascii="Arial" w:hAnsi="Arial" w:cs="Arial"/>
        </w:rPr>
        <w:t xml:space="preserve"> – s</w:t>
      </w:r>
      <w:r w:rsidRPr="000E7671">
        <w:rPr>
          <w:rFonts w:ascii="Arial" w:hAnsi="Arial" w:cs="Arial"/>
        </w:rPr>
        <w:t xml:space="preserve">ee </w:t>
      </w:r>
      <w:r w:rsidR="002155D7" w:rsidRPr="000E7671">
        <w:rPr>
          <w:rFonts w:ascii="Arial" w:hAnsi="Arial" w:cs="Arial"/>
        </w:rPr>
        <w:t xml:space="preserve">the </w:t>
      </w:r>
      <w:r w:rsidRPr="000E7671">
        <w:rPr>
          <w:rFonts w:ascii="Arial" w:hAnsi="Arial" w:cs="Arial"/>
        </w:rPr>
        <w:t xml:space="preserve">key resource </w:t>
      </w:r>
      <w:r w:rsidR="002155D7" w:rsidRPr="000E7671">
        <w:rPr>
          <w:rFonts w:ascii="Arial" w:hAnsi="Arial" w:cs="Arial"/>
        </w:rPr>
        <w:t>‘Using pair work’</w:t>
      </w:r>
      <w:r w:rsidR="00AF201E">
        <w:rPr>
          <w:rFonts w:ascii="Arial" w:hAnsi="Arial" w:cs="Arial"/>
        </w:rPr>
        <w:t xml:space="preserve"> (</w:t>
      </w:r>
      <w:hyperlink r:id="rId17" w:history="1">
        <w:r w:rsidR="00AF201E" w:rsidRPr="003B5139">
          <w:rPr>
            <w:rStyle w:val="Hyperlink"/>
            <w:rFonts w:ascii="Arial" w:hAnsi="Arial" w:cs="Arial"/>
          </w:rPr>
          <w:t>http://tinyurl.com/kr-usingpairwork</w:t>
        </w:r>
      </w:hyperlink>
      <w:r w:rsidR="00AF201E">
        <w:rPr>
          <w:rFonts w:ascii="Arial" w:hAnsi="Arial" w:cs="Arial"/>
        </w:rPr>
        <w:t>)</w:t>
      </w:r>
      <w:r w:rsidRPr="000E7671">
        <w:rPr>
          <w:rFonts w:ascii="Arial" w:hAnsi="Arial" w:cs="Arial"/>
        </w:rPr>
        <w:t>.</w:t>
      </w:r>
      <w:r w:rsidR="00AF201E">
        <w:rPr>
          <w:rFonts w:ascii="Arial" w:hAnsi="Arial" w:cs="Arial"/>
        </w:rPr>
        <w:t xml:space="preserve"> </w:t>
      </w:r>
    </w:p>
    <w:tbl>
      <w:tblPr>
        <w:tblStyle w:val="TableGrid"/>
        <w:tblW w:w="109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648"/>
      </w:tblGrid>
      <w:tr w:rsidR="0063224A" w:rsidRPr="000E7671" w:rsidTr="00C8454F">
        <w:tc>
          <w:tcPr>
            <w:tcW w:w="1260" w:type="dxa"/>
          </w:tcPr>
          <w:p w:rsidR="0063224A" w:rsidRPr="000E7671" w:rsidRDefault="0063224A" w:rsidP="002155D7">
            <w:pPr>
              <w:pStyle w:val="Pauseforthought"/>
              <w:rPr>
                <w:rFonts w:ascii="Arial" w:hAnsi="Arial" w:cs="Arial"/>
              </w:rPr>
            </w:pPr>
            <w:r w:rsidRPr="000E7671">
              <w:rPr>
                <w:rFonts w:ascii="Arial" w:hAnsi="Arial" w:cs="Arial"/>
                <w:noProof/>
              </w:rPr>
              <w:drawing>
                <wp:inline distT="0" distB="0" distL="0" distR="0" wp14:anchorId="7313CBF7" wp14:editId="5984BC7D">
                  <wp:extent cx="663678" cy="663678"/>
                  <wp:effectExtent l="0" t="0" r="3175" b="0"/>
                  <wp:docPr id="8" name="Picture 6" descr="C:\Users\kn887\AppData\Local\Microsoft\Windows\Temporary Internet Files\Content.IE5\EPOMWXLY\MC9004326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C:\Users\kn887\AppData\Local\Microsoft\Windows\Temporary Internet Files\Content.IE5\EPOMWXLY\MC900432653[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595" cy="663595"/>
                          </a:xfrm>
                          <a:prstGeom prst="rect">
                            <a:avLst/>
                          </a:prstGeom>
                          <a:noFill/>
                          <a:extLst/>
                        </pic:spPr>
                      </pic:pic>
                    </a:graphicData>
                  </a:graphic>
                </wp:inline>
              </w:drawing>
            </w:r>
          </w:p>
        </w:tc>
        <w:tc>
          <w:tcPr>
            <w:tcW w:w="9648" w:type="dxa"/>
          </w:tcPr>
          <w:p w:rsidR="0063224A" w:rsidRDefault="0063224A" w:rsidP="002155D7">
            <w:pPr>
              <w:pStyle w:val="Pauseforthought"/>
              <w:rPr>
                <w:rFonts w:ascii="Arial" w:hAnsi="Arial" w:cs="Arial"/>
              </w:rPr>
            </w:pPr>
            <w:r w:rsidRPr="000E7671">
              <w:rPr>
                <w:rFonts w:ascii="Arial" w:hAnsi="Arial" w:cs="Arial"/>
              </w:rPr>
              <w:t xml:space="preserve">Video: Using pair work </w:t>
            </w:r>
          </w:p>
          <w:p w:rsidR="00D03B7D" w:rsidRPr="00D03B7D" w:rsidRDefault="00F73657" w:rsidP="002155D7">
            <w:pPr>
              <w:pStyle w:val="Pauseforthought"/>
              <w:rPr>
                <w:rFonts w:ascii="Arial" w:hAnsi="Arial" w:cs="Arial"/>
                <w:sz w:val="22"/>
                <w:szCs w:val="22"/>
              </w:rPr>
            </w:pPr>
            <w:hyperlink r:id="rId19" w:history="1">
              <w:r w:rsidR="00D03B7D" w:rsidRPr="00D03B7D">
                <w:rPr>
                  <w:rStyle w:val="Hyperlink"/>
                  <w:rFonts w:ascii="Arial" w:hAnsi="Arial" w:cs="Arial"/>
                  <w:sz w:val="22"/>
                  <w:szCs w:val="22"/>
                </w:rPr>
                <w:t>http://tinyurl.com/video-usingpairwork</w:t>
              </w:r>
            </w:hyperlink>
            <w:r w:rsidR="00D03B7D" w:rsidRPr="00D03B7D">
              <w:rPr>
                <w:rFonts w:ascii="Arial" w:hAnsi="Arial" w:cs="Arial"/>
                <w:sz w:val="22"/>
                <w:szCs w:val="22"/>
              </w:rPr>
              <w:t xml:space="preserve"> </w:t>
            </w:r>
          </w:p>
        </w:tc>
      </w:tr>
    </w:tbl>
    <w:p w:rsidR="00FE6233" w:rsidRPr="000E7671" w:rsidRDefault="00FE6233" w:rsidP="002155D7">
      <w:pPr>
        <w:pStyle w:val="Heading1"/>
        <w:spacing w:before="120" w:after="120"/>
        <w:rPr>
          <w:rFonts w:ascii="Arial" w:hAnsi="Arial" w:cs="Arial"/>
        </w:rPr>
      </w:pPr>
      <w:r w:rsidRPr="000E7671">
        <w:rPr>
          <w:rFonts w:ascii="Arial" w:hAnsi="Arial" w:cs="Arial"/>
        </w:rPr>
        <w:t xml:space="preserve">2 </w:t>
      </w:r>
      <w:bookmarkEnd w:id="11"/>
      <w:r w:rsidR="00701D21" w:rsidRPr="000E7671">
        <w:rPr>
          <w:rFonts w:ascii="Arial" w:hAnsi="Arial" w:cs="Arial"/>
        </w:rPr>
        <w:t>Fill in missing words</w:t>
      </w:r>
    </w:p>
    <w:p w:rsidR="00956937" w:rsidRPr="000E7671" w:rsidRDefault="00701D21" w:rsidP="002155D7">
      <w:pPr>
        <w:pStyle w:val="NoSpacing"/>
        <w:spacing w:before="120" w:after="120"/>
        <w:rPr>
          <w:rFonts w:ascii="Arial" w:hAnsi="Arial" w:cs="Arial"/>
        </w:rPr>
      </w:pPr>
      <w:r w:rsidRPr="000E7671">
        <w:rPr>
          <w:rFonts w:ascii="Arial" w:hAnsi="Arial" w:cs="Arial"/>
        </w:rPr>
        <w:t xml:space="preserve">Another simple active reading strategy is ‘Fill in the missing words’. It uses the simple idea of removing some words from a section of text. </w:t>
      </w:r>
      <w:r w:rsidR="00347A3E" w:rsidRPr="000E7671">
        <w:rPr>
          <w:rFonts w:ascii="Arial" w:hAnsi="Arial" w:cs="Arial"/>
        </w:rPr>
        <w:t>Your</w:t>
      </w:r>
      <w:r w:rsidRPr="000E7671">
        <w:rPr>
          <w:rFonts w:ascii="Arial" w:hAnsi="Arial" w:cs="Arial"/>
        </w:rPr>
        <w:t xml:space="preserve"> students’ task is to copy out the text correctly predicting and then inserting the missing words. </w:t>
      </w:r>
      <w:r w:rsidR="00347A3E" w:rsidRPr="000E7671">
        <w:rPr>
          <w:rFonts w:ascii="Arial" w:hAnsi="Arial" w:cs="Arial"/>
        </w:rPr>
        <w:t>S</w:t>
      </w:r>
      <w:r w:rsidRPr="000E7671">
        <w:rPr>
          <w:rFonts w:ascii="Arial" w:hAnsi="Arial" w:cs="Arial"/>
        </w:rPr>
        <w:t>tudents usually really like doing this activity. Activity 2 allows you to put yourself in the place of one of a student who is studying inheritance. This way you will be able to see what doing the activity feels like for you.</w:t>
      </w:r>
    </w:p>
    <w:tbl>
      <w:tblPr>
        <w:tblStyle w:val="TableGrid"/>
        <w:tblW w:w="0" w:type="auto"/>
        <w:tblInd w:w="108" w:type="dxa"/>
        <w:tblLook w:val="04A0" w:firstRow="1" w:lastRow="0" w:firstColumn="1" w:lastColumn="0" w:noHBand="0" w:noVBand="1"/>
      </w:tblPr>
      <w:tblGrid>
        <w:gridCol w:w="10575"/>
      </w:tblGrid>
      <w:tr w:rsidR="00D16C1B" w:rsidRPr="000E7671" w:rsidTr="00AF688F">
        <w:tc>
          <w:tcPr>
            <w:tcW w:w="10575" w:type="dxa"/>
            <w:shd w:val="clear" w:color="auto" w:fill="D9D9D9" w:themeFill="background1" w:themeFillShade="D9"/>
          </w:tcPr>
          <w:p w:rsidR="00D16C1B" w:rsidRPr="000E7671" w:rsidRDefault="00D16C1B" w:rsidP="002155D7">
            <w:pPr>
              <w:pStyle w:val="Heading2"/>
              <w:spacing w:before="120" w:after="120"/>
              <w:outlineLvl w:val="1"/>
              <w:rPr>
                <w:rStyle w:val="Strong"/>
                <w:rFonts w:ascii="Arial" w:hAnsi="Arial" w:cs="Arial"/>
              </w:rPr>
            </w:pPr>
            <w:bookmarkStart w:id="12" w:name="_Toc387394874"/>
            <w:r w:rsidRPr="000E7671">
              <w:rPr>
                <w:rStyle w:val="Strong"/>
                <w:rFonts w:ascii="Arial" w:hAnsi="Arial" w:cs="Arial"/>
              </w:rPr>
              <w:t xml:space="preserve">Activity 2: </w:t>
            </w:r>
            <w:r w:rsidR="00701D21" w:rsidRPr="000E7671">
              <w:rPr>
                <w:rFonts w:ascii="Arial" w:hAnsi="Arial" w:cs="Arial"/>
                <w:b w:val="0"/>
                <w:bCs w:val="0"/>
                <w:color w:val="E36C0A" w:themeColor="accent6" w:themeShade="BF"/>
                <w:sz w:val="32"/>
              </w:rPr>
              <w:t xml:space="preserve">Fill in the missing words on ‘Mendel’s Laws of Inheritance’ </w:t>
            </w:r>
            <w:bookmarkEnd w:id="12"/>
          </w:p>
        </w:tc>
      </w:tr>
      <w:tr w:rsidR="00D16C1B" w:rsidRPr="000E7671" w:rsidTr="00AF688F">
        <w:tc>
          <w:tcPr>
            <w:tcW w:w="10575" w:type="dxa"/>
          </w:tcPr>
          <w:p w:rsidR="00701D21" w:rsidRPr="000E7671" w:rsidRDefault="00701D21" w:rsidP="002155D7">
            <w:pPr>
              <w:spacing w:before="120" w:after="120"/>
              <w:rPr>
                <w:rFonts w:ascii="Arial" w:hAnsi="Arial" w:cs="Arial"/>
              </w:rPr>
            </w:pPr>
            <w:r w:rsidRPr="000E7671">
              <w:rPr>
                <w:rFonts w:ascii="Arial" w:hAnsi="Arial" w:cs="Arial"/>
              </w:rPr>
              <w:t>This activity is for you do to on your own.</w:t>
            </w:r>
          </w:p>
          <w:p w:rsidR="002D52F7" w:rsidRPr="000E7671" w:rsidRDefault="00701D21" w:rsidP="002155D7">
            <w:pPr>
              <w:pStyle w:val="ListParagraph"/>
              <w:numPr>
                <w:ilvl w:val="0"/>
                <w:numId w:val="5"/>
              </w:numPr>
              <w:spacing w:before="120" w:after="120"/>
              <w:rPr>
                <w:rFonts w:ascii="Arial" w:hAnsi="Arial" w:cs="Arial"/>
              </w:rPr>
            </w:pPr>
            <w:r w:rsidRPr="000E7671">
              <w:rPr>
                <w:rFonts w:ascii="Arial" w:hAnsi="Arial" w:cs="Arial"/>
              </w:rPr>
              <w:t xml:space="preserve">Read the text on ‘Mendel’s Laws of Inheritance’ below. </w:t>
            </w:r>
          </w:p>
          <w:p w:rsidR="002D52F7" w:rsidRPr="000E7671" w:rsidRDefault="002D52F7" w:rsidP="002155D7">
            <w:pPr>
              <w:pStyle w:val="ListParagraph"/>
              <w:numPr>
                <w:ilvl w:val="0"/>
                <w:numId w:val="5"/>
              </w:numPr>
              <w:spacing w:before="120" w:after="120"/>
              <w:rPr>
                <w:rFonts w:ascii="Arial" w:hAnsi="Arial" w:cs="Arial"/>
              </w:rPr>
            </w:pPr>
            <w:r w:rsidRPr="000E7671">
              <w:rPr>
                <w:rFonts w:ascii="Arial" w:hAnsi="Arial" w:cs="Arial"/>
              </w:rPr>
              <w:t>You will notice that there are some words missing.</w:t>
            </w:r>
          </w:p>
          <w:p w:rsidR="001F1D67" w:rsidRPr="000E7671" w:rsidRDefault="002D52F7" w:rsidP="002155D7">
            <w:pPr>
              <w:pStyle w:val="ListParagraph"/>
              <w:numPr>
                <w:ilvl w:val="0"/>
                <w:numId w:val="5"/>
              </w:numPr>
              <w:spacing w:before="120" w:after="120"/>
              <w:rPr>
                <w:rFonts w:ascii="Arial" w:hAnsi="Arial" w:cs="Arial"/>
              </w:rPr>
            </w:pPr>
            <w:r w:rsidRPr="000E7671">
              <w:rPr>
                <w:rFonts w:ascii="Arial" w:hAnsi="Arial" w:cs="Arial"/>
              </w:rPr>
              <w:t>Copy out the text, but insert a word into each gap to make complete sentences.</w:t>
            </w:r>
          </w:p>
          <w:p w:rsidR="001F1D67" w:rsidRPr="000E7671" w:rsidRDefault="001F1D67" w:rsidP="002155D7">
            <w:pPr>
              <w:spacing w:before="120" w:after="120"/>
              <w:ind w:left="357" w:right="357"/>
              <w:rPr>
                <w:rFonts w:ascii="Arial" w:hAnsi="Arial" w:cs="Arial"/>
                <w:i/>
              </w:rPr>
            </w:pPr>
            <w:r w:rsidRPr="000E7671">
              <w:rPr>
                <w:rFonts w:ascii="Arial" w:hAnsi="Arial" w:cs="Arial"/>
                <w:i/>
              </w:rPr>
              <w:t xml:space="preserve">… was a Czech monk who carried out controlled breeding experiments with mice and pea plants to find out about …. He published his ideas on inheritance in … but they were not very well received because … of the time were not really interested in the mathematical treatment of scientific results, or keen on the idea that there was a ‘… unit’. It was not until … that Mendel’s Laws of Inheritance were accepted by …. </w:t>
            </w:r>
          </w:p>
          <w:p w:rsidR="001F1D67" w:rsidRPr="000E7671" w:rsidRDefault="001F1D67" w:rsidP="002155D7">
            <w:pPr>
              <w:spacing w:before="120" w:after="120"/>
              <w:ind w:left="357" w:right="357"/>
              <w:rPr>
                <w:rFonts w:ascii="Arial" w:hAnsi="Arial" w:cs="Arial"/>
                <w:i/>
              </w:rPr>
            </w:pPr>
            <w:r w:rsidRPr="000E7671">
              <w:rPr>
                <w:rFonts w:ascii="Arial" w:hAnsi="Arial" w:cs="Arial"/>
                <w:i/>
              </w:rPr>
              <w:t>Mendel’s Laws are:</w:t>
            </w:r>
          </w:p>
          <w:p w:rsidR="001F1D67" w:rsidRPr="000E7671" w:rsidRDefault="001F1D67" w:rsidP="002155D7">
            <w:pPr>
              <w:pStyle w:val="ListParagraph"/>
              <w:numPr>
                <w:ilvl w:val="0"/>
                <w:numId w:val="13"/>
              </w:numPr>
              <w:spacing w:before="120" w:after="120"/>
              <w:ind w:left="1071" w:right="357" w:hanging="357"/>
              <w:rPr>
                <w:rFonts w:ascii="Arial" w:hAnsi="Arial" w:cs="Arial"/>
                <w:i/>
              </w:rPr>
            </w:pPr>
            <w:r w:rsidRPr="000E7671">
              <w:rPr>
                <w:rFonts w:ascii="Arial" w:hAnsi="Arial" w:cs="Arial"/>
                <w:i/>
              </w:rPr>
              <w:t>That a heritable unit called a …</w:t>
            </w:r>
            <w:r w:rsidR="002D52F7" w:rsidRPr="000E7671">
              <w:rPr>
                <w:rFonts w:ascii="Arial" w:hAnsi="Arial" w:cs="Arial"/>
                <w:i/>
              </w:rPr>
              <w:t xml:space="preserve"> </w:t>
            </w:r>
            <w:r w:rsidRPr="000E7671">
              <w:rPr>
                <w:rFonts w:ascii="Arial" w:hAnsi="Arial" w:cs="Arial"/>
                <w:i/>
              </w:rPr>
              <w:t>is passed on from one generation to the next.</w:t>
            </w:r>
          </w:p>
          <w:p w:rsidR="001F1D67" w:rsidRPr="000E7671" w:rsidRDefault="001F1D67" w:rsidP="002155D7">
            <w:pPr>
              <w:pStyle w:val="ListParagraph"/>
              <w:numPr>
                <w:ilvl w:val="0"/>
                <w:numId w:val="13"/>
              </w:numPr>
              <w:spacing w:before="120" w:after="120"/>
              <w:ind w:left="1071" w:right="357" w:hanging="357"/>
              <w:rPr>
                <w:rFonts w:ascii="Arial" w:hAnsi="Arial" w:cs="Arial"/>
                <w:i/>
              </w:rPr>
            </w:pPr>
            <w:r w:rsidRPr="000E7671">
              <w:rPr>
                <w:rFonts w:ascii="Arial" w:hAnsi="Arial" w:cs="Arial"/>
                <w:i/>
              </w:rPr>
              <w:t xml:space="preserve">That genes can exist in different forms </w:t>
            </w:r>
            <w:r w:rsidR="002D52F7" w:rsidRPr="000E7671">
              <w:rPr>
                <w:rFonts w:ascii="Arial" w:hAnsi="Arial" w:cs="Arial"/>
                <w:i/>
              </w:rPr>
              <w:t>that</w:t>
            </w:r>
            <w:r w:rsidRPr="000E7671">
              <w:rPr>
                <w:rFonts w:ascii="Arial" w:hAnsi="Arial" w:cs="Arial"/>
                <w:i/>
              </w:rPr>
              <w:t xml:space="preserve"> are called alleles.</w:t>
            </w:r>
          </w:p>
          <w:p w:rsidR="001F1D67" w:rsidRPr="000E7671" w:rsidRDefault="001F1D67" w:rsidP="002155D7">
            <w:pPr>
              <w:pStyle w:val="ListParagraph"/>
              <w:numPr>
                <w:ilvl w:val="0"/>
                <w:numId w:val="13"/>
              </w:numPr>
              <w:spacing w:before="120" w:after="120"/>
              <w:ind w:left="1071" w:right="357" w:hanging="357"/>
              <w:rPr>
                <w:rFonts w:ascii="Arial" w:hAnsi="Arial" w:cs="Arial"/>
                <w:i/>
              </w:rPr>
            </w:pPr>
            <w:r w:rsidRPr="000E7671">
              <w:rPr>
                <w:rFonts w:ascii="Arial" w:hAnsi="Arial" w:cs="Arial"/>
                <w:i/>
              </w:rPr>
              <w:t>That each individual must have two alleles per feature.</w:t>
            </w:r>
          </w:p>
          <w:p w:rsidR="001F1D67" w:rsidRPr="000E7671" w:rsidRDefault="001F1D67" w:rsidP="002155D7">
            <w:pPr>
              <w:pStyle w:val="ListParagraph"/>
              <w:numPr>
                <w:ilvl w:val="0"/>
                <w:numId w:val="13"/>
              </w:numPr>
              <w:spacing w:before="120" w:after="120"/>
              <w:ind w:left="1071" w:right="357" w:hanging="357"/>
              <w:rPr>
                <w:rFonts w:ascii="Arial" w:hAnsi="Arial" w:cs="Arial"/>
                <w:i/>
              </w:rPr>
            </w:pPr>
            <w:r w:rsidRPr="000E7671">
              <w:rPr>
                <w:rFonts w:ascii="Arial" w:hAnsi="Arial" w:cs="Arial"/>
                <w:i/>
              </w:rPr>
              <w:t>That the sex cells can only have one</w:t>
            </w:r>
            <w:r w:rsidR="002D52F7" w:rsidRPr="000E7671">
              <w:rPr>
                <w:rFonts w:ascii="Arial" w:hAnsi="Arial" w:cs="Arial"/>
                <w:i/>
              </w:rPr>
              <w:t xml:space="preserve"> </w:t>
            </w:r>
            <w:r w:rsidRPr="000E7671">
              <w:rPr>
                <w:rFonts w:ascii="Arial" w:hAnsi="Arial" w:cs="Arial"/>
                <w:i/>
              </w:rPr>
              <w:t>…</w:t>
            </w:r>
            <w:r w:rsidR="002D52F7" w:rsidRPr="000E7671">
              <w:rPr>
                <w:rFonts w:ascii="Arial" w:hAnsi="Arial" w:cs="Arial"/>
                <w:i/>
              </w:rPr>
              <w:t xml:space="preserve"> </w:t>
            </w:r>
            <w:r w:rsidRPr="000E7671">
              <w:rPr>
                <w:rFonts w:ascii="Arial" w:hAnsi="Arial" w:cs="Arial"/>
                <w:i/>
              </w:rPr>
              <w:t>per feature.</w:t>
            </w:r>
          </w:p>
          <w:p w:rsidR="00D16C1B" w:rsidRPr="000E7671" w:rsidRDefault="001F1D67" w:rsidP="002155D7">
            <w:pPr>
              <w:pStyle w:val="ListParagraph"/>
              <w:numPr>
                <w:ilvl w:val="0"/>
                <w:numId w:val="13"/>
              </w:numPr>
              <w:spacing w:before="120" w:after="120"/>
              <w:ind w:left="1071" w:right="357" w:hanging="357"/>
              <w:rPr>
                <w:rFonts w:ascii="Arial" w:hAnsi="Arial" w:cs="Arial"/>
              </w:rPr>
            </w:pPr>
            <w:r w:rsidRPr="000E7671">
              <w:rPr>
                <w:rFonts w:ascii="Arial" w:hAnsi="Arial" w:cs="Arial"/>
                <w:i/>
              </w:rPr>
              <w:t>One allele can be …</w:t>
            </w:r>
            <w:r w:rsidR="002D52F7" w:rsidRPr="000E7671">
              <w:rPr>
                <w:rFonts w:ascii="Arial" w:hAnsi="Arial" w:cs="Arial"/>
                <w:i/>
              </w:rPr>
              <w:t xml:space="preserve"> </w:t>
            </w:r>
            <w:r w:rsidRPr="000E7671">
              <w:rPr>
                <w:rFonts w:ascii="Arial" w:hAnsi="Arial" w:cs="Arial"/>
                <w:i/>
              </w:rPr>
              <w:t>over the other.</w:t>
            </w:r>
            <w:bookmarkStart w:id="13" w:name="section3"/>
            <w:bookmarkEnd w:id="13"/>
          </w:p>
        </w:tc>
      </w:tr>
    </w:tbl>
    <w:p w:rsidR="00701D21" w:rsidRPr="000E7671" w:rsidRDefault="00701D21" w:rsidP="002155D7">
      <w:pPr>
        <w:spacing w:after="0" w:line="240" w:lineRule="auto"/>
        <w:rPr>
          <w:rFonts w:ascii="Arial" w:hAnsi="Arial" w:cs="Arial"/>
          <w:sz w:val="16"/>
          <w:szCs w:val="16"/>
        </w:rPr>
      </w:pPr>
      <w:bookmarkStart w:id="14" w:name="_Toc38739487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9309"/>
      </w:tblGrid>
      <w:tr w:rsidR="00701D21" w:rsidRPr="000E7671" w:rsidTr="000359AA">
        <w:tc>
          <w:tcPr>
            <w:tcW w:w="1266" w:type="dxa"/>
          </w:tcPr>
          <w:p w:rsidR="00701D21" w:rsidRPr="000E7671" w:rsidRDefault="00701D21" w:rsidP="002155D7">
            <w:pPr>
              <w:spacing w:before="120" w:after="120"/>
              <w:outlineLvl w:val="3"/>
              <w:rPr>
                <w:rFonts w:ascii="Arial" w:hAnsi="Arial" w:cs="Arial"/>
                <w:b/>
                <w:bCs/>
                <w:color w:val="000000"/>
                <w:sz w:val="21"/>
                <w:szCs w:val="21"/>
              </w:rPr>
            </w:pPr>
            <w:r w:rsidRPr="000E7671">
              <w:rPr>
                <w:rFonts w:ascii="Arial" w:hAnsi="Arial" w:cs="Arial"/>
                <w:b/>
                <w:bCs/>
                <w:noProof/>
                <w:color w:val="000000"/>
                <w:sz w:val="21"/>
                <w:szCs w:val="21"/>
              </w:rPr>
              <w:drawing>
                <wp:inline distT="0" distB="0" distL="0" distR="0" wp14:anchorId="543FE7B1" wp14:editId="32A85ACD">
                  <wp:extent cx="636621" cy="58993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309" w:type="dxa"/>
          </w:tcPr>
          <w:p w:rsidR="00701D21" w:rsidRPr="000E7671" w:rsidRDefault="00701D21" w:rsidP="002155D7">
            <w:pPr>
              <w:pStyle w:val="Pauseforthought"/>
              <w:rPr>
                <w:rFonts w:ascii="Arial" w:hAnsi="Arial" w:cs="Arial"/>
              </w:rPr>
            </w:pPr>
            <w:r w:rsidRPr="000E7671">
              <w:rPr>
                <w:rFonts w:ascii="Arial" w:hAnsi="Arial" w:cs="Arial"/>
              </w:rPr>
              <w:t xml:space="preserve">Pause for thought </w:t>
            </w:r>
          </w:p>
          <w:p w:rsidR="00701D21" w:rsidRPr="000E7671" w:rsidRDefault="00701D21" w:rsidP="002155D7">
            <w:pPr>
              <w:pStyle w:val="ListParagraph"/>
              <w:numPr>
                <w:ilvl w:val="0"/>
                <w:numId w:val="4"/>
              </w:numPr>
              <w:spacing w:before="120" w:after="120"/>
              <w:rPr>
                <w:rFonts w:ascii="Arial" w:hAnsi="Arial" w:cs="Arial"/>
              </w:rPr>
            </w:pPr>
            <w:r w:rsidRPr="000E7671">
              <w:rPr>
                <w:rFonts w:ascii="Arial" w:hAnsi="Arial" w:cs="Arial"/>
              </w:rPr>
              <w:t>Have you tried something like this before? If so, how did it go?</w:t>
            </w:r>
          </w:p>
          <w:p w:rsidR="00701D21" w:rsidRPr="000E7671" w:rsidRDefault="00701D21" w:rsidP="002155D7">
            <w:pPr>
              <w:pStyle w:val="ListParagraph"/>
              <w:numPr>
                <w:ilvl w:val="0"/>
                <w:numId w:val="4"/>
              </w:numPr>
              <w:spacing w:before="120" w:after="120"/>
              <w:rPr>
                <w:rFonts w:ascii="Arial" w:hAnsi="Arial" w:cs="Arial"/>
              </w:rPr>
            </w:pPr>
            <w:r w:rsidRPr="000E7671">
              <w:rPr>
                <w:rFonts w:ascii="Arial" w:hAnsi="Arial" w:cs="Arial"/>
              </w:rPr>
              <w:t>How do you think your students will respond to this technique? Where could you use it in your teaching next week?</w:t>
            </w:r>
          </w:p>
        </w:tc>
      </w:tr>
    </w:tbl>
    <w:p w:rsidR="00701D21" w:rsidRPr="000E7671" w:rsidRDefault="00701D21" w:rsidP="002155D7">
      <w:pPr>
        <w:spacing w:before="120" w:after="120"/>
        <w:rPr>
          <w:rFonts w:ascii="Arial" w:hAnsi="Arial" w:cs="Arial"/>
        </w:rPr>
      </w:pPr>
      <w:r w:rsidRPr="000E7671">
        <w:rPr>
          <w:rFonts w:ascii="Arial" w:hAnsi="Arial" w:cs="Arial"/>
        </w:rPr>
        <w:t xml:space="preserve">You can check that you have correctly filled in the missing blanks by looking at the answer which is given as </w:t>
      </w:r>
      <w:r w:rsidRPr="000E7671">
        <w:rPr>
          <w:rFonts w:ascii="Arial" w:hAnsi="Arial" w:cs="Arial"/>
          <w:bCs/>
        </w:rPr>
        <w:t>Resource 1.</w:t>
      </w:r>
    </w:p>
    <w:p w:rsidR="00701D21" w:rsidRPr="000E7671" w:rsidRDefault="002D52F7" w:rsidP="002155D7">
      <w:pPr>
        <w:spacing w:before="120" w:after="120"/>
        <w:rPr>
          <w:rFonts w:ascii="Arial" w:hAnsi="Arial" w:cs="Arial"/>
        </w:rPr>
      </w:pPr>
      <w:r w:rsidRPr="000E7671">
        <w:rPr>
          <w:rFonts w:ascii="Arial" w:hAnsi="Arial" w:cs="Arial"/>
        </w:rPr>
        <w:t>A</w:t>
      </w:r>
      <w:r w:rsidR="00701D21" w:rsidRPr="000E7671">
        <w:rPr>
          <w:rFonts w:ascii="Arial" w:hAnsi="Arial" w:cs="Arial"/>
        </w:rPr>
        <w:t>ctivity</w:t>
      </w:r>
      <w:r w:rsidR="00701D21" w:rsidRPr="000E7671">
        <w:rPr>
          <w:rFonts w:ascii="Arial" w:hAnsi="Arial" w:cs="Arial"/>
          <w:iCs/>
        </w:rPr>
        <w:t xml:space="preserve"> </w:t>
      </w:r>
      <w:r w:rsidRPr="000E7671">
        <w:rPr>
          <w:rFonts w:ascii="Arial" w:hAnsi="Arial" w:cs="Arial"/>
          <w:iCs/>
        </w:rPr>
        <w:t xml:space="preserve">2 </w:t>
      </w:r>
      <w:r w:rsidR="00701D21" w:rsidRPr="000E7671">
        <w:rPr>
          <w:rFonts w:ascii="Arial" w:hAnsi="Arial" w:cs="Arial"/>
        </w:rPr>
        <w:t>uses modified text that must be prepared in advance. The level of difficulty of the activity can be changed quite easily</w:t>
      </w:r>
      <w:r w:rsidRPr="000E7671">
        <w:rPr>
          <w:rFonts w:ascii="Arial" w:hAnsi="Arial" w:cs="Arial"/>
        </w:rPr>
        <w:t xml:space="preserve"> – for example, by</w:t>
      </w:r>
      <w:r w:rsidR="00701D21" w:rsidRPr="000E7671">
        <w:rPr>
          <w:rFonts w:ascii="Arial" w:hAnsi="Arial" w:cs="Arial"/>
        </w:rPr>
        <w:t>:</w:t>
      </w:r>
    </w:p>
    <w:p w:rsidR="00701D21" w:rsidRPr="000E7671" w:rsidRDefault="002D52F7" w:rsidP="002155D7">
      <w:pPr>
        <w:pStyle w:val="ListParagraph"/>
        <w:numPr>
          <w:ilvl w:val="0"/>
          <w:numId w:val="14"/>
        </w:numPr>
        <w:spacing w:before="120" w:after="120"/>
        <w:rPr>
          <w:rFonts w:ascii="Arial" w:hAnsi="Arial" w:cs="Arial"/>
        </w:rPr>
      </w:pPr>
      <w:r w:rsidRPr="000E7671">
        <w:rPr>
          <w:rFonts w:ascii="Arial" w:hAnsi="Arial" w:cs="Arial"/>
        </w:rPr>
        <w:t>increasing or reducing</w:t>
      </w:r>
      <w:r w:rsidR="00701D21" w:rsidRPr="000E7671">
        <w:rPr>
          <w:rFonts w:ascii="Arial" w:hAnsi="Arial" w:cs="Arial"/>
        </w:rPr>
        <w:t xml:space="preserve"> the number of missing words</w:t>
      </w:r>
    </w:p>
    <w:p w:rsidR="00701D21" w:rsidRPr="000E7671" w:rsidRDefault="002D52F7" w:rsidP="002155D7">
      <w:pPr>
        <w:pStyle w:val="ListParagraph"/>
        <w:numPr>
          <w:ilvl w:val="0"/>
          <w:numId w:val="14"/>
        </w:numPr>
        <w:spacing w:before="120" w:after="120"/>
        <w:rPr>
          <w:rFonts w:ascii="Arial" w:hAnsi="Arial" w:cs="Arial"/>
        </w:rPr>
      </w:pPr>
      <w:r w:rsidRPr="000E7671">
        <w:rPr>
          <w:rFonts w:ascii="Arial" w:hAnsi="Arial" w:cs="Arial"/>
        </w:rPr>
        <w:t>increasing or decreasing</w:t>
      </w:r>
      <w:r w:rsidR="00701D21" w:rsidRPr="000E7671">
        <w:rPr>
          <w:rFonts w:ascii="Arial" w:hAnsi="Arial" w:cs="Arial"/>
        </w:rPr>
        <w:t xml:space="preserve"> the amount of text</w:t>
      </w:r>
    </w:p>
    <w:p w:rsidR="00701D21" w:rsidRPr="000E7671" w:rsidRDefault="002D52F7" w:rsidP="002155D7">
      <w:pPr>
        <w:pStyle w:val="ListParagraph"/>
        <w:numPr>
          <w:ilvl w:val="0"/>
          <w:numId w:val="14"/>
        </w:numPr>
        <w:spacing w:before="120" w:after="120"/>
        <w:rPr>
          <w:rFonts w:ascii="Arial" w:hAnsi="Arial" w:cs="Arial"/>
        </w:rPr>
      </w:pPr>
      <w:r w:rsidRPr="000E7671">
        <w:rPr>
          <w:rFonts w:ascii="Arial" w:hAnsi="Arial" w:cs="Arial"/>
        </w:rPr>
        <w:t xml:space="preserve">supplying </w:t>
      </w:r>
      <w:r w:rsidR="00701D21" w:rsidRPr="000E7671">
        <w:rPr>
          <w:rFonts w:ascii="Arial" w:hAnsi="Arial" w:cs="Arial"/>
        </w:rPr>
        <w:t>all, some or none of the missing words</w:t>
      </w:r>
    </w:p>
    <w:p w:rsidR="00701D21" w:rsidRPr="000E7671" w:rsidRDefault="002D52F7" w:rsidP="002155D7">
      <w:pPr>
        <w:pStyle w:val="ListParagraph"/>
        <w:numPr>
          <w:ilvl w:val="0"/>
          <w:numId w:val="14"/>
        </w:numPr>
        <w:spacing w:before="120" w:after="120"/>
        <w:rPr>
          <w:rFonts w:ascii="Arial" w:hAnsi="Arial" w:cs="Arial"/>
        </w:rPr>
      </w:pPr>
      <w:r w:rsidRPr="000E7671">
        <w:rPr>
          <w:rFonts w:ascii="Arial" w:hAnsi="Arial" w:cs="Arial"/>
        </w:rPr>
        <w:t xml:space="preserve">supplying </w:t>
      </w:r>
      <w:r w:rsidR="00701D21" w:rsidRPr="000E7671">
        <w:rPr>
          <w:rFonts w:ascii="Arial" w:hAnsi="Arial" w:cs="Arial"/>
        </w:rPr>
        <w:t>the first or last letter of the missing words.</w:t>
      </w:r>
    </w:p>
    <w:p w:rsidR="00701D21" w:rsidRPr="000E7671" w:rsidRDefault="00701D21" w:rsidP="002155D7">
      <w:pPr>
        <w:spacing w:before="120" w:after="120"/>
        <w:rPr>
          <w:rFonts w:ascii="Arial" w:hAnsi="Arial" w:cs="Arial"/>
        </w:rPr>
      </w:pPr>
      <w:r w:rsidRPr="000E7671">
        <w:rPr>
          <w:rFonts w:ascii="Arial" w:hAnsi="Arial" w:cs="Arial"/>
        </w:rPr>
        <w:t xml:space="preserve">Perhaps you can think of some more ways to modify the activity. One important point to note is that if a </w:t>
      </w:r>
      <w:r w:rsidR="00212486" w:rsidRPr="000E7671">
        <w:rPr>
          <w:rFonts w:ascii="Arial" w:hAnsi="Arial" w:cs="Arial"/>
        </w:rPr>
        <w:t>‘F</w:t>
      </w:r>
      <w:r w:rsidRPr="000E7671">
        <w:rPr>
          <w:rFonts w:ascii="Arial" w:hAnsi="Arial" w:cs="Arial"/>
        </w:rPr>
        <w:t>ill</w:t>
      </w:r>
      <w:r w:rsidRPr="000E7671">
        <w:rPr>
          <w:rFonts w:ascii="Arial" w:hAnsi="Arial" w:cs="Arial"/>
          <w:i/>
        </w:rPr>
        <w:t xml:space="preserve"> </w:t>
      </w:r>
      <w:r w:rsidRPr="000E7671">
        <w:rPr>
          <w:rFonts w:ascii="Arial" w:hAnsi="Arial" w:cs="Arial"/>
        </w:rPr>
        <w:t>in the missing words</w:t>
      </w:r>
      <w:r w:rsidR="00212486" w:rsidRPr="000E7671">
        <w:rPr>
          <w:rFonts w:ascii="Arial" w:hAnsi="Arial" w:cs="Arial"/>
        </w:rPr>
        <w:t>’</w:t>
      </w:r>
      <w:r w:rsidRPr="000E7671">
        <w:rPr>
          <w:rFonts w:ascii="Arial" w:hAnsi="Arial" w:cs="Arial"/>
        </w:rPr>
        <w:t xml:space="preserve"> activity is not well thought out and checked in advance to make sure that it works, it can go wrong when you use it the classroom.</w:t>
      </w:r>
    </w:p>
    <w:p w:rsidR="00FE6233" w:rsidRPr="000E7671" w:rsidRDefault="00FE6233" w:rsidP="002155D7">
      <w:pPr>
        <w:pStyle w:val="Heading1"/>
        <w:spacing w:before="120" w:after="120"/>
        <w:rPr>
          <w:rFonts w:ascii="Arial" w:hAnsi="Arial" w:cs="Arial"/>
        </w:rPr>
      </w:pPr>
      <w:r w:rsidRPr="000E7671">
        <w:rPr>
          <w:rFonts w:ascii="Arial" w:hAnsi="Arial" w:cs="Arial"/>
        </w:rPr>
        <w:t xml:space="preserve">3 </w:t>
      </w:r>
      <w:bookmarkEnd w:id="14"/>
      <w:r w:rsidR="00701D21" w:rsidRPr="000E7671">
        <w:rPr>
          <w:rFonts w:ascii="Arial" w:hAnsi="Arial" w:cs="Arial"/>
        </w:rPr>
        <w:t>Complete the diagram</w:t>
      </w:r>
    </w:p>
    <w:p w:rsidR="00701D21" w:rsidRPr="000E7671" w:rsidRDefault="00701D21" w:rsidP="002155D7">
      <w:pPr>
        <w:spacing w:before="120" w:after="120"/>
        <w:rPr>
          <w:rFonts w:ascii="Arial" w:hAnsi="Arial" w:cs="Arial"/>
        </w:rPr>
      </w:pPr>
      <w:r w:rsidRPr="000E7671">
        <w:rPr>
          <w:rFonts w:ascii="Arial" w:hAnsi="Arial" w:cs="Arial"/>
        </w:rPr>
        <w:t>‘Complete the diagram’</w:t>
      </w:r>
      <w:r w:rsidRPr="000E7671">
        <w:rPr>
          <w:rFonts w:ascii="Arial" w:hAnsi="Arial" w:cs="Arial"/>
          <w:i/>
        </w:rPr>
        <w:t xml:space="preserve"> </w:t>
      </w:r>
      <w:r w:rsidRPr="000E7671">
        <w:rPr>
          <w:rFonts w:ascii="Arial" w:hAnsi="Arial" w:cs="Arial"/>
        </w:rPr>
        <w:t>is a diagrammatic version of</w:t>
      </w:r>
      <w:r w:rsidRPr="000E7671">
        <w:rPr>
          <w:rFonts w:ascii="Arial" w:hAnsi="Arial" w:cs="Arial"/>
          <w:i/>
        </w:rPr>
        <w:t xml:space="preserve"> </w:t>
      </w:r>
      <w:r w:rsidRPr="000E7671">
        <w:rPr>
          <w:rFonts w:ascii="Arial" w:hAnsi="Arial" w:cs="Arial"/>
        </w:rPr>
        <w:t>‘Fill in the missing words’</w:t>
      </w:r>
      <w:r w:rsidRPr="000E7671">
        <w:rPr>
          <w:rFonts w:ascii="Arial" w:hAnsi="Arial" w:cs="Arial"/>
          <w:i/>
        </w:rPr>
        <w:t xml:space="preserve">. </w:t>
      </w:r>
      <w:r w:rsidRPr="000E7671">
        <w:rPr>
          <w:rFonts w:ascii="Arial" w:hAnsi="Arial" w:cs="Arial"/>
        </w:rPr>
        <w:t xml:space="preserve">It uses the same idea of getting students to complete something that is incomplete. You can use an incomplete diagram, chart or table. The same kinds of modifications as above can be made to adjust the level of difficulty for your students to this strategy. </w:t>
      </w:r>
    </w:p>
    <w:p w:rsidR="00701D21" w:rsidRPr="000E7671" w:rsidRDefault="00701D21" w:rsidP="002155D7">
      <w:pPr>
        <w:pStyle w:val="NoSpacing"/>
        <w:spacing w:before="120" w:after="120"/>
        <w:rPr>
          <w:rFonts w:ascii="Arial" w:hAnsi="Arial" w:cs="Arial"/>
        </w:rPr>
      </w:pPr>
      <w:r w:rsidRPr="000E7671">
        <w:rPr>
          <w:rFonts w:ascii="Arial" w:hAnsi="Arial" w:cs="Arial"/>
        </w:rPr>
        <w:t xml:space="preserve">Figure 1 is an example of a diagram on a pea plant cross diagram you could ask your students in small groups to complete when you are teaching about rules for the inheritance of traits. </w:t>
      </w:r>
    </w:p>
    <w:p w:rsidR="00701D21" w:rsidRPr="000E7671" w:rsidRDefault="00552CC1" w:rsidP="002155D7">
      <w:pPr>
        <w:pStyle w:val="NoSpacing"/>
        <w:spacing w:before="120" w:after="120"/>
        <w:jc w:val="center"/>
        <w:rPr>
          <w:rFonts w:ascii="Arial" w:hAnsi="Arial" w:cs="Arial"/>
        </w:rPr>
      </w:pPr>
      <w:r>
        <w:rPr>
          <w:noProof/>
          <w:lang w:eastAsia="en-GB"/>
        </w:rPr>
        <w:drawing>
          <wp:inline distT="0" distB="0" distL="0" distR="0" wp14:anchorId="7FB03AB8" wp14:editId="26C9934A">
            <wp:extent cx="4728117" cy="27519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_rish_fig002 new.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57735" cy="2769149"/>
                    </a:xfrm>
                    <a:prstGeom prst="rect">
                      <a:avLst/>
                    </a:prstGeom>
                  </pic:spPr>
                </pic:pic>
              </a:graphicData>
            </a:graphic>
          </wp:inline>
        </w:drawing>
      </w:r>
    </w:p>
    <w:p w:rsidR="00701D21" w:rsidRPr="000E7671" w:rsidRDefault="00701D21" w:rsidP="002155D7">
      <w:pPr>
        <w:pStyle w:val="NoSpacing"/>
        <w:spacing w:before="120" w:after="120"/>
        <w:jc w:val="center"/>
        <w:rPr>
          <w:rFonts w:ascii="Arial" w:hAnsi="Arial" w:cs="Arial"/>
        </w:rPr>
      </w:pPr>
      <w:r w:rsidRPr="000E7671">
        <w:rPr>
          <w:rFonts w:ascii="Arial" w:hAnsi="Arial" w:cs="Arial"/>
          <w:b/>
        </w:rPr>
        <w:t xml:space="preserve">Figure 1 </w:t>
      </w:r>
      <w:r w:rsidRPr="000E7671">
        <w:rPr>
          <w:rFonts w:ascii="Arial" w:hAnsi="Arial" w:cs="Arial"/>
        </w:rPr>
        <w:t>An example of a pea plant cross diagram</w:t>
      </w:r>
    </w:p>
    <w:p w:rsidR="00FE6233" w:rsidRPr="000E7671" w:rsidRDefault="00FE6233" w:rsidP="002155D7">
      <w:pPr>
        <w:pStyle w:val="Heading1"/>
        <w:spacing w:before="120" w:after="120"/>
        <w:rPr>
          <w:rFonts w:ascii="Arial" w:hAnsi="Arial" w:cs="Arial"/>
        </w:rPr>
      </w:pPr>
      <w:bookmarkStart w:id="15" w:name="section4"/>
      <w:bookmarkStart w:id="16" w:name="_Toc387394876"/>
      <w:bookmarkEnd w:id="15"/>
      <w:r w:rsidRPr="000E7671">
        <w:rPr>
          <w:rFonts w:ascii="Arial" w:hAnsi="Arial" w:cs="Arial"/>
        </w:rPr>
        <w:t xml:space="preserve">4 </w:t>
      </w:r>
      <w:bookmarkEnd w:id="16"/>
      <w:r w:rsidR="00701D21" w:rsidRPr="000E7671">
        <w:rPr>
          <w:rFonts w:ascii="Arial" w:hAnsi="Arial" w:cs="Arial"/>
        </w:rPr>
        <w:t>Unscramble the text</w:t>
      </w:r>
    </w:p>
    <w:p w:rsidR="00701D21" w:rsidRPr="000E7671" w:rsidRDefault="00701D21" w:rsidP="002155D7">
      <w:pPr>
        <w:spacing w:before="120" w:after="120"/>
        <w:rPr>
          <w:rFonts w:ascii="Arial" w:hAnsi="Arial" w:cs="Arial"/>
        </w:rPr>
      </w:pPr>
      <w:bookmarkStart w:id="17" w:name="section5"/>
      <w:bookmarkStart w:id="18" w:name="_Toc387394877"/>
      <w:bookmarkEnd w:id="17"/>
      <w:r w:rsidRPr="000E7671">
        <w:rPr>
          <w:rFonts w:ascii="Arial" w:hAnsi="Arial" w:cs="Arial"/>
        </w:rPr>
        <w:t xml:space="preserve">In this strategy, students work to logically reorder some information. The scrambled information can be in the form of pictures, words, sentences or instructions. This is a more complex active reading activity. It requires more preparation from the teacher. It also is more demanding for the student, because the student has to think about both the meaning of the information and also the correct sequencing of it. It is a two-stage thinking process for the student. </w:t>
      </w:r>
    </w:p>
    <w:tbl>
      <w:tblPr>
        <w:tblStyle w:val="TableGrid"/>
        <w:tblW w:w="0" w:type="auto"/>
        <w:tblInd w:w="108" w:type="dxa"/>
        <w:tblLook w:val="04A0" w:firstRow="1" w:lastRow="0" w:firstColumn="1" w:lastColumn="0" w:noHBand="0" w:noVBand="1"/>
      </w:tblPr>
      <w:tblGrid>
        <w:gridCol w:w="10575"/>
      </w:tblGrid>
      <w:tr w:rsidR="00701D21" w:rsidRPr="000E7671" w:rsidTr="00314D34">
        <w:tc>
          <w:tcPr>
            <w:tcW w:w="10575" w:type="dxa"/>
            <w:tcBorders>
              <w:bottom w:val="single" w:sz="4" w:space="0" w:color="000000"/>
            </w:tcBorders>
            <w:shd w:val="clear" w:color="auto" w:fill="D9D9D9" w:themeFill="background1" w:themeFillShade="D9"/>
          </w:tcPr>
          <w:p w:rsidR="00701D21" w:rsidRPr="000E7671" w:rsidRDefault="00701D21" w:rsidP="002155D7">
            <w:pPr>
              <w:pStyle w:val="Heading2"/>
              <w:spacing w:before="120" w:after="120"/>
              <w:outlineLvl w:val="1"/>
              <w:rPr>
                <w:rStyle w:val="Strong"/>
                <w:rFonts w:ascii="Arial" w:hAnsi="Arial" w:cs="Arial"/>
              </w:rPr>
            </w:pPr>
            <w:r w:rsidRPr="000E7671">
              <w:rPr>
                <w:rFonts w:ascii="Arial" w:hAnsi="Arial" w:cs="Arial"/>
              </w:rPr>
              <w:br w:type="page"/>
            </w:r>
            <w:r w:rsidRPr="000E7671">
              <w:rPr>
                <w:rFonts w:ascii="Arial" w:hAnsi="Arial" w:cs="Arial"/>
                <w:b w:val="0"/>
                <w:bCs w:val="0"/>
                <w:color w:val="000000"/>
                <w:sz w:val="21"/>
                <w:szCs w:val="21"/>
              </w:rPr>
              <w:br w:type="page"/>
            </w:r>
            <w:r w:rsidRPr="000E7671">
              <w:rPr>
                <w:rFonts w:ascii="Arial" w:hAnsi="Arial" w:cs="Arial"/>
              </w:rPr>
              <w:br w:type="page"/>
            </w:r>
            <w:r w:rsidRPr="000E7671">
              <w:rPr>
                <w:rStyle w:val="Strong"/>
                <w:rFonts w:ascii="Arial" w:hAnsi="Arial" w:cs="Arial"/>
              </w:rPr>
              <w:t xml:space="preserve">Activity 3: </w:t>
            </w:r>
            <w:r w:rsidRPr="000E7671">
              <w:rPr>
                <w:rFonts w:ascii="Arial" w:hAnsi="Arial" w:cs="Arial"/>
                <w:b w:val="0"/>
                <w:bCs w:val="0"/>
                <w:color w:val="E36C0A" w:themeColor="accent6" w:themeShade="BF"/>
                <w:sz w:val="32"/>
              </w:rPr>
              <w:t>Unscrambling the text to learn about fossil formation</w:t>
            </w:r>
          </w:p>
        </w:tc>
      </w:tr>
      <w:tr w:rsidR="00701D21" w:rsidRPr="000E7671" w:rsidTr="00314D34">
        <w:tc>
          <w:tcPr>
            <w:tcW w:w="10575" w:type="dxa"/>
            <w:tcBorders>
              <w:bottom w:val="nil"/>
            </w:tcBorders>
          </w:tcPr>
          <w:p w:rsidR="00701D21" w:rsidRPr="000E7671" w:rsidRDefault="00701D21" w:rsidP="002155D7">
            <w:pPr>
              <w:spacing w:before="120" w:after="120"/>
              <w:rPr>
                <w:rFonts w:ascii="Arial" w:hAnsi="Arial" w:cs="Arial"/>
              </w:rPr>
            </w:pPr>
            <w:r w:rsidRPr="000E7671">
              <w:rPr>
                <w:rFonts w:ascii="Arial" w:hAnsi="Arial" w:cs="Arial"/>
              </w:rPr>
              <w:t xml:space="preserve">This is an activity for you to plan and then do with your class. </w:t>
            </w:r>
          </w:p>
          <w:p w:rsidR="00701D21" w:rsidRPr="000E7671" w:rsidRDefault="002D52F7" w:rsidP="00314D34">
            <w:pPr>
              <w:spacing w:before="120" w:after="120"/>
              <w:rPr>
                <w:rFonts w:ascii="Arial" w:hAnsi="Arial" w:cs="Arial"/>
              </w:rPr>
            </w:pPr>
            <w:r w:rsidRPr="000E7671">
              <w:rPr>
                <w:rFonts w:ascii="Arial" w:hAnsi="Arial" w:cs="Arial"/>
              </w:rPr>
              <w:t>Figure 2 is from the Class X text</w:t>
            </w:r>
            <w:r w:rsidR="00701D21" w:rsidRPr="000E7671">
              <w:rPr>
                <w:rFonts w:ascii="Arial" w:hAnsi="Arial" w:cs="Arial"/>
              </w:rPr>
              <w:t>book. It uses a series of pictures and associated text sections to show how fossils were created and how they can now be found. It is a good resource for an unscrambling activity.</w:t>
            </w:r>
          </w:p>
        </w:tc>
      </w:tr>
      <w:tr w:rsidR="00314D34" w:rsidRPr="000E7671" w:rsidTr="00314D34">
        <w:tc>
          <w:tcPr>
            <w:tcW w:w="10575" w:type="dxa"/>
            <w:tcBorders>
              <w:top w:val="nil"/>
            </w:tcBorders>
          </w:tcPr>
          <w:p w:rsidR="00314D34" w:rsidRPr="000E7671" w:rsidRDefault="00314D34" w:rsidP="00314D34">
            <w:pPr>
              <w:spacing w:before="120" w:after="120"/>
              <w:jc w:val="center"/>
              <w:rPr>
                <w:rFonts w:ascii="Arial" w:hAnsi="Arial" w:cs="Arial"/>
              </w:rPr>
            </w:pPr>
            <w:r w:rsidRPr="000E7671">
              <w:rPr>
                <w:rFonts w:ascii="Arial" w:hAnsi="Arial" w:cs="Arial"/>
                <w:noProof/>
              </w:rPr>
              <w:drawing>
                <wp:inline distT="0" distB="0" distL="0" distR="0" wp14:anchorId="1E244DAF" wp14:editId="71C4F735">
                  <wp:extent cx="3196269" cy="40026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_rish_fig003.tif"/>
                          <pic:cNvPicPr/>
                        </pic:nvPicPr>
                        <pic:blipFill rotWithShape="1">
                          <a:blip r:embed="rId21" cstate="print">
                            <a:lum contrast="40000"/>
                            <a:extLst>
                              <a:ext uri="{28A0092B-C50C-407E-A947-70E740481C1C}">
                                <a14:useLocalDpi xmlns:a14="http://schemas.microsoft.com/office/drawing/2010/main" val="0"/>
                              </a:ext>
                            </a:extLst>
                          </a:blip>
                          <a:srcRect t="4285" b="1838"/>
                          <a:stretch/>
                        </pic:blipFill>
                        <pic:spPr bwMode="auto">
                          <a:xfrm>
                            <a:off x="0" y="0"/>
                            <a:ext cx="3202926" cy="4010993"/>
                          </a:xfrm>
                          <a:prstGeom prst="rect">
                            <a:avLst/>
                          </a:prstGeom>
                          <a:ln>
                            <a:noFill/>
                          </a:ln>
                          <a:extLst>
                            <a:ext uri="{53640926-AAD7-44D8-BBD7-CCE9431645EC}">
                              <a14:shadowObscured xmlns:a14="http://schemas.microsoft.com/office/drawing/2010/main"/>
                            </a:ext>
                          </a:extLst>
                        </pic:spPr>
                      </pic:pic>
                    </a:graphicData>
                  </a:graphic>
                </wp:inline>
              </w:drawing>
            </w:r>
          </w:p>
          <w:p w:rsidR="00314D34" w:rsidRPr="000E7671" w:rsidRDefault="00314D34" w:rsidP="00314D34">
            <w:pPr>
              <w:spacing w:before="120" w:after="120"/>
              <w:jc w:val="center"/>
              <w:rPr>
                <w:rFonts w:ascii="Arial" w:hAnsi="Arial" w:cs="Arial"/>
              </w:rPr>
            </w:pPr>
            <w:r w:rsidRPr="000E7671">
              <w:rPr>
                <w:rFonts w:ascii="Arial" w:hAnsi="Arial" w:cs="Arial"/>
                <w:b/>
              </w:rPr>
              <w:t>Figure 2</w:t>
            </w:r>
            <w:r w:rsidRPr="000E7671">
              <w:rPr>
                <w:rFonts w:ascii="Arial" w:hAnsi="Arial" w:cs="Arial"/>
                <w:bCs/>
              </w:rPr>
              <w:t xml:space="preserve"> An image </w:t>
            </w:r>
            <w:r w:rsidRPr="000E7671">
              <w:rPr>
                <w:rFonts w:ascii="Arial" w:hAnsi="Arial" w:cs="Arial"/>
              </w:rPr>
              <w:t xml:space="preserve">of a page from ‘How do fossils form </w:t>
            </w:r>
            <w:r w:rsidRPr="000E7671">
              <w:rPr>
                <w:rFonts w:ascii="Arial" w:hAnsi="Arial" w:cs="Arial"/>
              </w:rPr>
              <w:br/>
              <w:t>layer by layer?’, Chapter 9 of the Class X textbook.</w:t>
            </w:r>
          </w:p>
          <w:p w:rsidR="00314D34" w:rsidRPr="000E7671" w:rsidRDefault="00314D34" w:rsidP="00314D34">
            <w:pPr>
              <w:spacing w:before="120" w:after="120"/>
              <w:rPr>
                <w:rFonts w:ascii="Arial" w:hAnsi="Arial" w:cs="Arial"/>
              </w:rPr>
            </w:pPr>
            <w:r w:rsidRPr="000E7671">
              <w:rPr>
                <w:rFonts w:ascii="Arial" w:hAnsi="Arial" w:cs="Arial"/>
              </w:rPr>
              <w:t>There are two basic ways in which this resource can be used to create an unscrambling activity, one where the text can be unscrambled and one where the pictures can be unscrambled. A third complex version would be unscrambling the text and the pictures at the same time. If you don’t have access to a photocopier, the easiest version to plan for is that of unscrambling the text. You could ask your students to close their textbooks and write the sentences that need to be ordered on the blackboard (see Resource 3).</w:t>
            </w:r>
          </w:p>
          <w:p w:rsidR="00314D34" w:rsidRPr="000E7671" w:rsidRDefault="00314D34" w:rsidP="00314D34">
            <w:pPr>
              <w:spacing w:before="120" w:after="120"/>
              <w:rPr>
                <w:rFonts w:ascii="Arial" w:hAnsi="Arial" w:cs="Arial"/>
              </w:rPr>
            </w:pPr>
            <w:r w:rsidRPr="000E7671">
              <w:rPr>
                <w:rFonts w:ascii="Arial" w:hAnsi="Arial" w:cs="Arial"/>
              </w:rPr>
              <w:t>Test you</w:t>
            </w:r>
            <w:r w:rsidR="00020374">
              <w:rPr>
                <w:rFonts w:ascii="Arial" w:hAnsi="Arial" w:cs="Arial"/>
              </w:rPr>
              <w:t>r</w:t>
            </w:r>
            <w:r w:rsidRPr="000E7671">
              <w:rPr>
                <w:rFonts w:ascii="Arial" w:hAnsi="Arial" w:cs="Arial"/>
              </w:rPr>
              <w:t xml:space="preserve"> plan with a colleague and adjust it for any feedback received. Use your plan with your Class X students when you are next teaching Chapter 9. This approach could also be used effectively with an experimental method. Write the steps in a random order and ask your students to put them in the correct order. </w:t>
            </w:r>
          </w:p>
          <w:p w:rsidR="00314D34" w:rsidRPr="000E7671" w:rsidRDefault="00314D34" w:rsidP="00314D34">
            <w:pPr>
              <w:spacing w:before="120" w:after="120"/>
              <w:rPr>
                <w:rFonts w:ascii="Arial" w:hAnsi="Arial" w:cs="Arial"/>
              </w:rPr>
            </w:pPr>
            <w:r w:rsidRPr="000E7671">
              <w:rPr>
                <w:rFonts w:ascii="Arial" w:hAnsi="Arial" w:cs="Arial"/>
              </w:rPr>
              <w:t xml:space="preserve">How did your students react to the activity? What did it tell you about their understanding of the formation of fossils? Do you need to discuss these ideas again? </w:t>
            </w:r>
          </w:p>
          <w:p w:rsidR="00314D34" w:rsidRPr="000E7671" w:rsidRDefault="00314D34" w:rsidP="00314D34">
            <w:pPr>
              <w:spacing w:before="120" w:after="120"/>
              <w:rPr>
                <w:rFonts w:ascii="Arial" w:hAnsi="Arial" w:cs="Arial"/>
              </w:rPr>
            </w:pPr>
            <w:r w:rsidRPr="000E7671">
              <w:rPr>
                <w:rFonts w:ascii="Arial" w:hAnsi="Arial" w:cs="Arial"/>
              </w:rPr>
              <w:t>It would be best not to break up the text into individual sentences as this would provide too complex an unscrambling activity for most students.</w:t>
            </w:r>
          </w:p>
        </w:tc>
      </w:tr>
    </w:tbl>
    <w:p w:rsidR="00701D21" w:rsidRPr="000E7671" w:rsidRDefault="00FE6233" w:rsidP="002155D7">
      <w:pPr>
        <w:pStyle w:val="Heading1"/>
        <w:spacing w:before="120" w:after="120"/>
        <w:rPr>
          <w:rFonts w:ascii="Arial" w:hAnsi="Arial" w:cs="Arial"/>
        </w:rPr>
      </w:pPr>
      <w:r w:rsidRPr="000E7671">
        <w:rPr>
          <w:rFonts w:ascii="Arial" w:hAnsi="Arial" w:cs="Arial"/>
        </w:rPr>
        <w:t xml:space="preserve">5 </w:t>
      </w:r>
      <w:bookmarkEnd w:id="18"/>
      <w:r w:rsidR="00701D21" w:rsidRPr="000E7671">
        <w:rPr>
          <w:rFonts w:ascii="Arial" w:hAnsi="Arial" w:cs="Arial"/>
        </w:rPr>
        <w:t xml:space="preserve">Applying what you have read </w:t>
      </w:r>
    </w:p>
    <w:p w:rsidR="00701D21" w:rsidRPr="000E7671" w:rsidRDefault="00701D21" w:rsidP="002155D7">
      <w:pPr>
        <w:spacing w:before="120" w:after="120"/>
        <w:rPr>
          <w:rFonts w:ascii="Arial" w:hAnsi="Arial" w:cs="Arial"/>
        </w:rPr>
      </w:pPr>
      <w:r w:rsidRPr="000E7671">
        <w:rPr>
          <w:rFonts w:ascii="Arial" w:hAnsi="Arial" w:cs="Arial"/>
        </w:rPr>
        <w:t xml:space="preserve">A more complex active reading activity is one where your students have to apply their reading of a section of text. </w:t>
      </w:r>
    </w:p>
    <w:tbl>
      <w:tblPr>
        <w:tblStyle w:val="TableGrid"/>
        <w:tblW w:w="0" w:type="auto"/>
        <w:tblInd w:w="108" w:type="dxa"/>
        <w:tblBorders>
          <w:top w:val="none" w:sz="0" w:space="0" w:color="auto"/>
          <w:left w:val="threeDEmboss" w:sz="12" w:space="0" w:color="4F81BD" w:themeColor="accent1"/>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5"/>
      </w:tblGrid>
      <w:tr w:rsidR="00701D21" w:rsidRPr="000E7671" w:rsidTr="00417DCF">
        <w:tc>
          <w:tcPr>
            <w:tcW w:w="10575" w:type="dxa"/>
          </w:tcPr>
          <w:p w:rsidR="00701D21" w:rsidRPr="000E7671" w:rsidRDefault="00701D21" w:rsidP="002155D7">
            <w:pPr>
              <w:pStyle w:val="CasestudyHeading"/>
              <w:spacing w:before="120" w:after="120"/>
              <w:rPr>
                <w:rFonts w:ascii="Arial" w:hAnsi="Arial" w:cs="Arial"/>
              </w:rPr>
            </w:pPr>
            <w:r w:rsidRPr="000E7671">
              <w:rPr>
                <w:rFonts w:ascii="Arial" w:hAnsi="Arial" w:cs="Arial"/>
              </w:rPr>
              <w:t xml:space="preserve">Case Study </w:t>
            </w:r>
            <w:r w:rsidR="00347A3E" w:rsidRPr="000E7671">
              <w:rPr>
                <w:rFonts w:ascii="Arial" w:hAnsi="Arial" w:cs="Arial"/>
              </w:rPr>
              <w:t>1</w:t>
            </w:r>
            <w:r w:rsidRPr="000E7671">
              <w:rPr>
                <w:rFonts w:ascii="Arial" w:hAnsi="Arial" w:cs="Arial"/>
              </w:rPr>
              <w:t>: Learning about sex determination</w:t>
            </w:r>
          </w:p>
          <w:p w:rsidR="00701D21" w:rsidRPr="000E7671" w:rsidRDefault="00701D21" w:rsidP="002155D7">
            <w:pPr>
              <w:spacing w:before="120" w:after="120"/>
              <w:rPr>
                <w:rFonts w:ascii="Arial" w:hAnsi="Arial" w:cs="Arial"/>
                <w:i/>
              </w:rPr>
            </w:pPr>
            <w:r w:rsidRPr="000E7671">
              <w:rPr>
                <w:rFonts w:ascii="Arial" w:hAnsi="Arial" w:cs="Arial"/>
                <w:i/>
              </w:rPr>
              <w:t xml:space="preserve">Mr Ransat was teaching sex determination to Class X. </w:t>
            </w:r>
          </w:p>
          <w:p w:rsidR="00701D21" w:rsidRPr="000E7671" w:rsidRDefault="00701D21" w:rsidP="002155D7">
            <w:pPr>
              <w:spacing w:before="120" w:after="120"/>
              <w:rPr>
                <w:rFonts w:ascii="Arial" w:hAnsi="Arial" w:cs="Arial"/>
              </w:rPr>
            </w:pPr>
            <w:r w:rsidRPr="000E7671">
              <w:rPr>
                <w:rFonts w:ascii="Arial" w:hAnsi="Arial" w:cs="Arial"/>
              </w:rPr>
              <w:t xml:space="preserve">This term, I have been doing the chapter on heredity and evolution and had just started teaching sex determination. It is a difficult topic for them all to understand well and I don’t really like teaching it. I wanted to try something different so last week for their homework I gave them a problem to think about. They were quite surprised when I said that all they were to do was to think about Sandhya’s situation as normally they have to do lots of writing for me. </w:t>
            </w:r>
          </w:p>
          <w:p w:rsidR="00701D21" w:rsidRPr="000E7671" w:rsidRDefault="00701D21" w:rsidP="002155D7">
            <w:pPr>
              <w:spacing w:before="120" w:after="120"/>
              <w:rPr>
                <w:rFonts w:ascii="Arial" w:hAnsi="Arial" w:cs="Arial"/>
              </w:rPr>
            </w:pPr>
            <w:r w:rsidRPr="000E7671">
              <w:rPr>
                <w:rFonts w:ascii="Arial" w:hAnsi="Arial" w:cs="Arial"/>
              </w:rPr>
              <w:t xml:space="preserve">I explained that in some communities in India women are under pressure to produce baby boys rather than baby girls. Sandhya had had two girls and was hoping to get pregnant again. Her family sent her into the mountains to see the Baba. He gave her some special medicine and told her that the medicine would make sure that if she had another baby, it would be a boy. The medicine tasted revolting. She was told that it was a mixture of special volcanic ash and water with various herbs and spices. </w:t>
            </w:r>
          </w:p>
          <w:p w:rsidR="00701D21" w:rsidRPr="000E7671" w:rsidRDefault="009740EA" w:rsidP="002155D7">
            <w:pPr>
              <w:spacing w:before="120" w:after="120"/>
              <w:rPr>
                <w:rFonts w:ascii="Arial" w:hAnsi="Arial" w:cs="Arial"/>
              </w:rPr>
            </w:pPr>
            <w:r w:rsidRPr="000E7671">
              <w:rPr>
                <w:rFonts w:ascii="Arial" w:hAnsi="Arial" w:cs="Arial"/>
              </w:rPr>
              <w:t>In t</w:t>
            </w:r>
            <w:r w:rsidR="00701D21" w:rsidRPr="000E7671">
              <w:rPr>
                <w:rFonts w:ascii="Arial" w:hAnsi="Arial" w:cs="Arial"/>
              </w:rPr>
              <w:t xml:space="preserve">he next lesson I asked </w:t>
            </w:r>
            <w:r w:rsidR="00347A3E" w:rsidRPr="000E7671">
              <w:rPr>
                <w:rFonts w:ascii="Arial" w:hAnsi="Arial" w:cs="Arial"/>
              </w:rPr>
              <w:t>my</w:t>
            </w:r>
            <w:r w:rsidR="00701D21" w:rsidRPr="000E7671">
              <w:rPr>
                <w:rFonts w:ascii="Arial" w:hAnsi="Arial" w:cs="Arial"/>
              </w:rPr>
              <w:t xml:space="preserve"> students to read the page in the textbook on sex determination. I then </w:t>
            </w:r>
            <w:r w:rsidRPr="000E7671">
              <w:rPr>
                <w:rFonts w:ascii="Arial" w:hAnsi="Arial" w:cs="Arial"/>
              </w:rPr>
              <w:t>told them: ‘U</w:t>
            </w:r>
            <w:r w:rsidR="00701D21" w:rsidRPr="000E7671">
              <w:rPr>
                <w:rFonts w:ascii="Arial" w:hAnsi="Arial" w:cs="Arial"/>
              </w:rPr>
              <w:t xml:space="preserve">se what </w:t>
            </w:r>
            <w:r w:rsidRPr="000E7671">
              <w:rPr>
                <w:rFonts w:ascii="Arial" w:hAnsi="Arial" w:cs="Arial"/>
              </w:rPr>
              <w:t xml:space="preserve">you </w:t>
            </w:r>
            <w:r w:rsidR="00701D21" w:rsidRPr="000E7671">
              <w:rPr>
                <w:rFonts w:ascii="Arial" w:hAnsi="Arial" w:cs="Arial"/>
              </w:rPr>
              <w:t>kn</w:t>
            </w:r>
            <w:r w:rsidRPr="000E7671">
              <w:rPr>
                <w:rFonts w:ascii="Arial" w:hAnsi="Arial" w:cs="Arial"/>
              </w:rPr>
              <w:t>o</w:t>
            </w:r>
            <w:r w:rsidR="00701D21" w:rsidRPr="000E7671">
              <w:rPr>
                <w:rFonts w:ascii="Arial" w:hAnsi="Arial" w:cs="Arial"/>
              </w:rPr>
              <w:t xml:space="preserve">w about </w:t>
            </w:r>
            <w:r w:rsidRPr="000E7671">
              <w:rPr>
                <w:rFonts w:ascii="Arial" w:hAnsi="Arial" w:cs="Arial"/>
              </w:rPr>
              <w:t>“sex determination”</w:t>
            </w:r>
            <w:r w:rsidR="00701D21" w:rsidRPr="000E7671">
              <w:rPr>
                <w:rFonts w:ascii="Arial" w:hAnsi="Arial" w:cs="Arial"/>
              </w:rPr>
              <w:t xml:space="preserve"> from reading the textbook to write a letter to Sandhya’s family to explain how the sex of her baby will be determined and why the medicine will have no effect.</w:t>
            </w:r>
            <w:r w:rsidRPr="000E7671">
              <w:rPr>
                <w:rFonts w:ascii="Arial" w:hAnsi="Arial" w:cs="Arial"/>
              </w:rPr>
              <w:t>’</w:t>
            </w:r>
            <w:r w:rsidR="00701D21" w:rsidRPr="000E7671">
              <w:rPr>
                <w:rFonts w:ascii="Arial" w:hAnsi="Arial" w:cs="Arial"/>
              </w:rPr>
              <w:t xml:space="preserve"> I gave them </w:t>
            </w:r>
            <w:r w:rsidR="00417DCF" w:rsidRPr="000E7671">
              <w:rPr>
                <w:rFonts w:ascii="Arial" w:hAnsi="Arial" w:cs="Arial"/>
              </w:rPr>
              <w:t>five</w:t>
            </w:r>
            <w:r w:rsidR="00701D21" w:rsidRPr="000E7671">
              <w:rPr>
                <w:rFonts w:ascii="Arial" w:hAnsi="Arial" w:cs="Arial"/>
              </w:rPr>
              <w:t xml:space="preserve"> minutes to think about their response on their own and then allowed them to start writing. When they had finished I asked them swap letters with their partner. I asked them to read each other’s and write one comment on it. There was lots of discussion and they became quite animated. </w:t>
            </w:r>
          </w:p>
          <w:p w:rsidR="00701D21" w:rsidRPr="000E7671" w:rsidRDefault="00701D21" w:rsidP="002155D7">
            <w:pPr>
              <w:spacing w:before="120" w:after="120"/>
              <w:rPr>
                <w:rFonts w:ascii="Arial" w:hAnsi="Arial" w:cs="Arial"/>
                <w:i/>
              </w:rPr>
            </w:pPr>
            <w:r w:rsidRPr="000E7671">
              <w:rPr>
                <w:rFonts w:ascii="Arial" w:hAnsi="Arial" w:cs="Arial"/>
              </w:rPr>
              <w:t>Afterwards, I asked them to think about how communities could be helped to understand the science behind sex determination rather than relying on superstition.</w:t>
            </w:r>
          </w:p>
        </w:tc>
      </w:tr>
    </w:tbl>
    <w:p w:rsidR="00956937" w:rsidRPr="000E7671" w:rsidRDefault="004F35BE" w:rsidP="002155D7">
      <w:pPr>
        <w:spacing w:before="120" w:after="120"/>
        <w:rPr>
          <w:rFonts w:ascii="Arial" w:hAnsi="Arial" w:cs="Arial"/>
        </w:rPr>
      </w:pPr>
      <w:r w:rsidRPr="000E7671">
        <w:rPr>
          <w:rFonts w:ascii="Arial" w:hAnsi="Arial" w:cs="Arial"/>
        </w:rPr>
        <w:t xml:space="preserve">In </w:t>
      </w:r>
      <w:r w:rsidR="002155D7" w:rsidRPr="000E7671">
        <w:rPr>
          <w:rFonts w:ascii="Arial" w:hAnsi="Arial" w:cs="Arial"/>
        </w:rPr>
        <w:t>Case Study</w:t>
      </w:r>
      <w:r w:rsidRPr="000E7671">
        <w:rPr>
          <w:rFonts w:ascii="Arial" w:hAnsi="Arial" w:cs="Arial"/>
        </w:rPr>
        <w:t xml:space="preserve"> 2, Mrs Nenda differentiates the reading task. Differentiating work is one way of making sure that everybody is involved.</w:t>
      </w:r>
    </w:p>
    <w:tbl>
      <w:tblPr>
        <w:tblStyle w:val="TableGrid"/>
        <w:tblW w:w="0" w:type="auto"/>
        <w:tblInd w:w="108" w:type="dxa"/>
        <w:tblBorders>
          <w:top w:val="none" w:sz="0" w:space="0" w:color="auto"/>
          <w:left w:val="threeDEmboss" w:sz="12" w:space="0" w:color="4F81BD" w:themeColor="accent1"/>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5"/>
      </w:tblGrid>
      <w:tr w:rsidR="00E63669" w:rsidRPr="000E7671" w:rsidTr="003A1A56">
        <w:tc>
          <w:tcPr>
            <w:tcW w:w="10575" w:type="dxa"/>
          </w:tcPr>
          <w:p w:rsidR="00E63669" w:rsidRPr="000E7671" w:rsidRDefault="003A1A56" w:rsidP="002155D7">
            <w:pPr>
              <w:pStyle w:val="CasestudyHeading"/>
              <w:spacing w:before="120" w:after="120"/>
              <w:rPr>
                <w:rFonts w:ascii="Arial" w:hAnsi="Arial" w:cs="Arial"/>
              </w:rPr>
            </w:pPr>
            <w:r w:rsidRPr="000E7671">
              <w:rPr>
                <w:rFonts w:ascii="Arial" w:hAnsi="Arial" w:cs="Arial"/>
                <w:b w:val="0"/>
                <w:color w:val="auto"/>
                <w:sz w:val="22"/>
              </w:rPr>
              <w:br w:type="page"/>
            </w:r>
            <w:r w:rsidR="00E63669" w:rsidRPr="000E7671">
              <w:rPr>
                <w:rFonts w:ascii="Arial" w:hAnsi="Arial" w:cs="Arial"/>
              </w:rPr>
              <w:t xml:space="preserve">Case Study </w:t>
            </w:r>
            <w:r w:rsidR="00347A3E" w:rsidRPr="000E7671">
              <w:rPr>
                <w:rFonts w:ascii="Arial" w:hAnsi="Arial" w:cs="Arial"/>
              </w:rPr>
              <w:t>2</w:t>
            </w:r>
            <w:r w:rsidR="00020374">
              <w:rPr>
                <w:rFonts w:ascii="Arial" w:hAnsi="Arial" w:cs="Arial"/>
              </w:rPr>
              <w:t>: Mrs Nenda uses an analysis-</w:t>
            </w:r>
            <w:r w:rsidR="00E63669" w:rsidRPr="000E7671">
              <w:rPr>
                <w:rFonts w:ascii="Arial" w:hAnsi="Arial" w:cs="Arial"/>
              </w:rPr>
              <w:t>based active reading strategy</w:t>
            </w:r>
          </w:p>
          <w:p w:rsidR="00E63669" w:rsidRPr="000E7671" w:rsidRDefault="00E63669" w:rsidP="002155D7">
            <w:pPr>
              <w:spacing w:before="120" w:after="120"/>
              <w:rPr>
                <w:rFonts w:ascii="Arial" w:hAnsi="Arial" w:cs="Arial"/>
                <w:i/>
              </w:rPr>
            </w:pPr>
            <w:r w:rsidRPr="000E7671">
              <w:rPr>
                <w:rFonts w:ascii="Arial" w:hAnsi="Arial" w:cs="Arial"/>
                <w:i/>
              </w:rPr>
              <w:t>Mrs Nenda has come to end of teaching her Class X students about heredity. She decides to try out the active reading strategy that tests the student’s application of ideas, in this case through the use of a sequence of prepared questions. She differentiates work for students with different attainment levels.</w:t>
            </w:r>
          </w:p>
          <w:p w:rsidR="00E63669" w:rsidRPr="000E7671" w:rsidRDefault="00E63669" w:rsidP="002155D7">
            <w:pPr>
              <w:spacing w:before="120" w:after="120"/>
              <w:rPr>
                <w:rFonts w:ascii="Arial" w:hAnsi="Arial" w:cs="Arial"/>
              </w:rPr>
            </w:pPr>
            <w:r w:rsidRPr="000E7671">
              <w:rPr>
                <w:rFonts w:ascii="Arial" w:hAnsi="Arial" w:cs="Arial"/>
              </w:rPr>
              <w:t xml:space="preserve">I wanted to check that my students understood fully about basic heredity so I decided to use Strategy 5 from the unit. I particularly liked the idea about getting students to apply their ideas after they have read a section of text. </w:t>
            </w:r>
          </w:p>
          <w:p w:rsidR="00E63669" w:rsidRPr="000E7671" w:rsidRDefault="00417DCF" w:rsidP="002155D7">
            <w:pPr>
              <w:spacing w:before="120" w:after="120"/>
              <w:rPr>
                <w:rFonts w:ascii="Arial" w:hAnsi="Arial" w:cs="Arial"/>
              </w:rPr>
            </w:pPr>
            <w:r w:rsidRPr="000E7671">
              <w:rPr>
                <w:rFonts w:ascii="Arial" w:hAnsi="Arial" w:cs="Arial"/>
              </w:rPr>
              <w:t>I looked in the text</w:t>
            </w:r>
            <w:r w:rsidR="00E63669" w:rsidRPr="000E7671">
              <w:rPr>
                <w:rFonts w:ascii="Arial" w:hAnsi="Arial" w:cs="Arial"/>
              </w:rPr>
              <w:t>book under the section on heredity and found a piece of text about fruit flies</w:t>
            </w:r>
            <w:r w:rsidR="009740EA" w:rsidRPr="000E7671">
              <w:rPr>
                <w:rFonts w:ascii="Arial" w:hAnsi="Arial" w:cs="Arial"/>
              </w:rPr>
              <w:t>’</w:t>
            </w:r>
            <w:r w:rsidR="00E63669" w:rsidRPr="000E7671">
              <w:rPr>
                <w:rFonts w:ascii="Arial" w:hAnsi="Arial" w:cs="Arial"/>
              </w:rPr>
              <w:t xml:space="preserve"> eyes that explained the basic principles of genetics. It was not very good in terms of its explanations. I knew from experience that my students would not understand it very well. But to save me time to prepare, I thought that I would use it rather than compose my own piece of text. Unfortunately, the questions at the back of the chapter were not very helpful either. I made my own up to go with this section of the textbook. These were:</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What is R?</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What is r?</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What colour eyes will fruit flies with RR or Rr have?</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What colour eyes will fruit flies with rr have?</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Draw a punnet diagram to show the possible offspring for two fruit flies who have the genotype Rr.</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What is the probability that the offspring of these two fruit flies will have red eyes?</w:t>
            </w:r>
          </w:p>
          <w:p w:rsidR="00E63669" w:rsidRPr="000E7671" w:rsidRDefault="00E63669" w:rsidP="002155D7">
            <w:pPr>
              <w:pStyle w:val="ListParagraph"/>
              <w:numPr>
                <w:ilvl w:val="0"/>
                <w:numId w:val="6"/>
              </w:numPr>
              <w:spacing w:before="120" w:after="120"/>
              <w:rPr>
                <w:rFonts w:ascii="Arial" w:hAnsi="Arial" w:cs="Arial"/>
              </w:rPr>
            </w:pPr>
            <w:r w:rsidRPr="000E7671">
              <w:rPr>
                <w:rFonts w:ascii="Arial" w:hAnsi="Arial" w:cs="Arial"/>
              </w:rPr>
              <w:t>If there are 20 baby flies, how many are likely to have white eyes?</w:t>
            </w:r>
          </w:p>
          <w:p w:rsidR="00E63669" w:rsidRPr="000E7671" w:rsidRDefault="00E63669" w:rsidP="002155D7">
            <w:pPr>
              <w:spacing w:before="120" w:after="120"/>
              <w:rPr>
                <w:rFonts w:ascii="Arial" w:hAnsi="Arial" w:cs="Arial"/>
              </w:rPr>
            </w:pPr>
            <w:r w:rsidRPr="000E7671">
              <w:rPr>
                <w:rFonts w:ascii="Arial" w:hAnsi="Arial" w:cs="Arial"/>
              </w:rPr>
              <w:t>After looking at the questions again, I realis</w:t>
            </w:r>
            <w:r w:rsidR="002155D7" w:rsidRPr="000E7671">
              <w:rPr>
                <w:rFonts w:ascii="Arial" w:hAnsi="Arial" w:cs="Arial"/>
              </w:rPr>
              <w:t>ed that a small group of low-</w:t>
            </w:r>
            <w:r w:rsidR="004F35BE" w:rsidRPr="000E7671">
              <w:rPr>
                <w:rFonts w:ascii="Arial" w:hAnsi="Arial" w:cs="Arial"/>
              </w:rPr>
              <w:t xml:space="preserve">attaining </w:t>
            </w:r>
            <w:r w:rsidRPr="000E7671">
              <w:rPr>
                <w:rFonts w:ascii="Arial" w:hAnsi="Arial" w:cs="Arial"/>
              </w:rPr>
              <w:t xml:space="preserve">students might struggle with them. I made up a second set that I thought would still test the same science but that would be more accessible for these students. </w:t>
            </w:r>
          </w:p>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R is the allele for …</w:t>
            </w:r>
            <w:r w:rsidR="00417DCF" w:rsidRPr="000E7671">
              <w:rPr>
                <w:rFonts w:ascii="Arial" w:hAnsi="Arial" w:cs="Arial"/>
              </w:rPr>
              <w:t xml:space="preserve"> </w:t>
            </w:r>
            <w:r w:rsidRPr="000E7671">
              <w:rPr>
                <w:rFonts w:ascii="Arial" w:hAnsi="Arial" w:cs="Arial"/>
              </w:rPr>
              <w:t>eyes.</w:t>
            </w:r>
          </w:p>
          <w:p w:rsidR="00E63669" w:rsidRPr="000E7671" w:rsidRDefault="006545E7" w:rsidP="002155D7">
            <w:pPr>
              <w:pStyle w:val="ListParagraph"/>
              <w:numPr>
                <w:ilvl w:val="0"/>
                <w:numId w:val="7"/>
              </w:numPr>
              <w:spacing w:before="120" w:after="120"/>
              <w:rPr>
                <w:rFonts w:ascii="Arial" w:hAnsi="Arial" w:cs="Arial"/>
              </w:rPr>
            </w:pPr>
            <w:r>
              <w:rPr>
                <w:rFonts w:ascii="Arial" w:hAnsi="Arial" w:cs="Arial"/>
              </w:rPr>
              <w:t>r</w:t>
            </w:r>
            <w:r w:rsidR="00E63669" w:rsidRPr="000E7671">
              <w:rPr>
                <w:rFonts w:ascii="Arial" w:hAnsi="Arial" w:cs="Arial"/>
              </w:rPr>
              <w:t xml:space="preserve"> is the allele for …</w:t>
            </w:r>
            <w:r w:rsidR="00417DCF" w:rsidRPr="000E7671">
              <w:rPr>
                <w:rFonts w:ascii="Arial" w:hAnsi="Arial" w:cs="Arial"/>
              </w:rPr>
              <w:t xml:space="preserve"> </w:t>
            </w:r>
            <w:r w:rsidR="00E63669" w:rsidRPr="000E7671">
              <w:rPr>
                <w:rFonts w:ascii="Arial" w:hAnsi="Arial" w:cs="Arial"/>
              </w:rPr>
              <w:t>eyes.</w:t>
            </w:r>
          </w:p>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Fruit flies with RR or Rr will have …</w:t>
            </w:r>
            <w:r w:rsidR="00417DCF" w:rsidRPr="000E7671">
              <w:rPr>
                <w:rFonts w:ascii="Arial" w:hAnsi="Arial" w:cs="Arial"/>
              </w:rPr>
              <w:t xml:space="preserve"> </w:t>
            </w:r>
            <w:r w:rsidRPr="000E7671">
              <w:rPr>
                <w:rFonts w:ascii="Arial" w:hAnsi="Arial" w:cs="Arial"/>
              </w:rPr>
              <w:t>eyes.</w:t>
            </w:r>
          </w:p>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Fruit flies with the alleles rr will have …</w:t>
            </w:r>
            <w:r w:rsidR="00417DCF" w:rsidRPr="000E7671">
              <w:rPr>
                <w:rFonts w:ascii="Arial" w:hAnsi="Arial" w:cs="Arial"/>
              </w:rPr>
              <w:t xml:space="preserve"> </w:t>
            </w:r>
            <w:r w:rsidRPr="000E7671">
              <w:rPr>
                <w:rFonts w:ascii="Arial" w:hAnsi="Arial" w:cs="Arial"/>
              </w:rPr>
              <w:t>eyes.</w:t>
            </w:r>
          </w:p>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Complete the punnet diagram to show the possible offspring for two fruit flies who have the genotype Rr.</w:t>
            </w:r>
          </w:p>
          <w:tbl>
            <w:tblPr>
              <w:tblStyle w:val="TableGrid"/>
              <w:tblW w:w="0" w:type="auto"/>
              <w:tblInd w:w="1838" w:type="dxa"/>
              <w:tblLook w:val="04A0" w:firstRow="1" w:lastRow="0" w:firstColumn="1" w:lastColumn="0" w:noHBand="0" w:noVBand="1"/>
            </w:tblPr>
            <w:tblGrid>
              <w:gridCol w:w="1985"/>
              <w:gridCol w:w="2864"/>
              <w:gridCol w:w="2329"/>
            </w:tblGrid>
            <w:tr w:rsidR="00E63669" w:rsidRPr="000E7671" w:rsidTr="00417DCF">
              <w:trPr>
                <w:trHeight w:val="613"/>
              </w:trPr>
              <w:tc>
                <w:tcPr>
                  <w:tcW w:w="1985" w:type="dxa"/>
                </w:tcPr>
                <w:p w:rsidR="00E63669" w:rsidRPr="000E7671" w:rsidRDefault="00F73657" w:rsidP="002155D7">
                  <w:pPr>
                    <w:tabs>
                      <w:tab w:val="right" w:pos="1769"/>
                    </w:tabs>
                    <w:spacing w:before="120" w:after="120"/>
                    <w:rPr>
                      <w:rFonts w:ascii="Arial" w:hAnsi="Arial" w:cs="Arial"/>
                      <w:bCs/>
                    </w:rPr>
                  </w:pPr>
                  <w:r>
                    <w:rPr>
                      <w:rFonts w:ascii="Arial" w:hAnsi="Arial" w:cs="Arial"/>
                      <w:bCs/>
                      <w:noProof/>
                      <w:lang w:eastAsia="en-US" w:bidi="hi-IN"/>
                    </w:rPr>
                    <w:pict>
                      <v:line id="Straight Connector 1" o:spid="_x0000_s1026" style="position:absolute;z-index:251659264;visibility:visible" from="-4.75pt,-.4pt" to="93.7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" strokecolor="black [3213]"/>
                    </w:pict>
                  </w:r>
                  <w:r w:rsidR="00417DCF" w:rsidRPr="000E7671">
                    <w:rPr>
                      <w:rFonts w:ascii="Arial" w:hAnsi="Arial" w:cs="Arial"/>
                      <w:bCs/>
                    </w:rPr>
                    <w:tab/>
                  </w:r>
                  <w:r w:rsidR="00E63669" w:rsidRPr="000E7671">
                    <w:rPr>
                      <w:rFonts w:ascii="Arial" w:hAnsi="Arial" w:cs="Arial"/>
                      <w:bCs/>
                    </w:rPr>
                    <w:t>Alleles</w:t>
                  </w:r>
                </w:p>
                <w:p w:rsidR="00E63669" w:rsidRPr="000E7671" w:rsidRDefault="00417DCF" w:rsidP="002155D7">
                  <w:pPr>
                    <w:spacing w:before="120" w:after="120"/>
                    <w:rPr>
                      <w:rFonts w:ascii="Arial" w:hAnsi="Arial" w:cs="Arial"/>
                      <w:bCs/>
                    </w:rPr>
                  </w:pPr>
                  <w:r w:rsidRPr="000E7671">
                    <w:rPr>
                      <w:rFonts w:ascii="Arial" w:hAnsi="Arial" w:cs="Arial"/>
                      <w:bCs/>
                    </w:rPr>
                    <w:t>Parents</w:t>
                  </w:r>
                </w:p>
              </w:tc>
              <w:tc>
                <w:tcPr>
                  <w:tcW w:w="2864" w:type="dxa"/>
                  <w:vAlign w:val="center"/>
                </w:tcPr>
                <w:p w:rsidR="00E63669" w:rsidRPr="000E7671" w:rsidRDefault="00E63669" w:rsidP="002155D7">
                  <w:pPr>
                    <w:spacing w:before="120" w:after="120"/>
                    <w:jc w:val="center"/>
                    <w:rPr>
                      <w:rFonts w:ascii="Arial" w:hAnsi="Arial" w:cs="Arial"/>
                      <w:bCs/>
                    </w:rPr>
                  </w:pPr>
                  <w:r w:rsidRPr="000E7671">
                    <w:rPr>
                      <w:rFonts w:ascii="Arial" w:hAnsi="Arial" w:cs="Arial"/>
                      <w:bCs/>
                    </w:rPr>
                    <w:t>R</w:t>
                  </w:r>
                </w:p>
              </w:tc>
              <w:tc>
                <w:tcPr>
                  <w:tcW w:w="2329" w:type="dxa"/>
                  <w:vAlign w:val="center"/>
                </w:tcPr>
                <w:p w:rsidR="00E63669" w:rsidRPr="000E7671" w:rsidRDefault="00020374" w:rsidP="002155D7">
                  <w:pPr>
                    <w:spacing w:before="120" w:after="120"/>
                    <w:jc w:val="center"/>
                    <w:rPr>
                      <w:rFonts w:ascii="Arial" w:hAnsi="Arial" w:cs="Arial"/>
                      <w:bCs/>
                    </w:rPr>
                  </w:pPr>
                  <w:r w:rsidRPr="000E7671">
                    <w:rPr>
                      <w:rFonts w:ascii="Arial" w:hAnsi="Arial" w:cs="Arial"/>
                      <w:bCs/>
                    </w:rPr>
                    <w:t>r</w:t>
                  </w:r>
                </w:p>
              </w:tc>
            </w:tr>
            <w:tr w:rsidR="00E63669" w:rsidRPr="000E7671" w:rsidTr="00417DCF">
              <w:tc>
                <w:tcPr>
                  <w:tcW w:w="1985" w:type="dxa"/>
                  <w:vAlign w:val="center"/>
                </w:tcPr>
                <w:p w:rsidR="00E63669" w:rsidRPr="000E7671" w:rsidRDefault="00E63669" w:rsidP="002155D7">
                  <w:pPr>
                    <w:spacing w:before="120" w:after="120"/>
                    <w:jc w:val="center"/>
                    <w:rPr>
                      <w:rFonts w:ascii="Arial" w:hAnsi="Arial" w:cs="Arial"/>
                      <w:bCs/>
                    </w:rPr>
                  </w:pPr>
                </w:p>
                <w:p w:rsidR="00E63669" w:rsidRPr="000E7671" w:rsidRDefault="00E63669" w:rsidP="002155D7">
                  <w:pPr>
                    <w:spacing w:before="120" w:after="120"/>
                    <w:jc w:val="center"/>
                    <w:rPr>
                      <w:rFonts w:ascii="Arial" w:hAnsi="Arial" w:cs="Arial"/>
                      <w:bCs/>
                    </w:rPr>
                  </w:pPr>
                  <w:r w:rsidRPr="000E7671">
                    <w:rPr>
                      <w:rFonts w:ascii="Arial" w:hAnsi="Arial" w:cs="Arial"/>
                      <w:bCs/>
                    </w:rPr>
                    <w:t>R</w:t>
                  </w:r>
                </w:p>
                <w:p w:rsidR="00E63669" w:rsidRPr="000E7671" w:rsidRDefault="00E63669" w:rsidP="002155D7">
                  <w:pPr>
                    <w:spacing w:before="120" w:after="120"/>
                    <w:jc w:val="center"/>
                    <w:rPr>
                      <w:rFonts w:ascii="Arial" w:hAnsi="Arial" w:cs="Arial"/>
                      <w:bCs/>
                    </w:rPr>
                  </w:pPr>
                </w:p>
              </w:tc>
              <w:tc>
                <w:tcPr>
                  <w:tcW w:w="2864" w:type="dxa"/>
                </w:tcPr>
                <w:p w:rsidR="00E63669" w:rsidRPr="000E7671" w:rsidRDefault="00E63669" w:rsidP="002155D7">
                  <w:pPr>
                    <w:spacing w:before="120" w:after="120"/>
                    <w:rPr>
                      <w:rFonts w:ascii="Arial" w:hAnsi="Arial" w:cs="Arial"/>
                      <w:bCs/>
                    </w:rPr>
                  </w:pPr>
                </w:p>
              </w:tc>
              <w:tc>
                <w:tcPr>
                  <w:tcW w:w="2329" w:type="dxa"/>
                </w:tcPr>
                <w:p w:rsidR="00E63669" w:rsidRPr="000E7671" w:rsidRDefault="00E63669" w:rsidP="002155D7">
                  <w:pPr>
                    <w:spacing w:before="120" w:after="120"/>
                    <w:rPr>
                      <w:rFonts w:ascii="Arial" w:hAnsi="Arial" w:cs="Arial"/>
                      <w:bCs/>
                    </w:rPr>
                  </w:pPr>
                </w:p>
              </w:tc>
            </w:tr>
            <w:tr w:rsidR="00E63669" w:rsidRPr="000E7671" w:rsidTr="00417DCF">
              <w:tc>
                <w:tcPr>
                  <w:tcW w:w="1985" w:type="dxa"/>
                  <w:vAlign w:val="center"/>
                </w:tcPr>
                <w:p w:rsidR="00E63669" w:rsidRPr="000E7671" w:rsidRDefault="00E63669" w:rsidP="002155D7">
                  <w:pPr>
                    <w:spacing w:before="120" w:after="120"/>
                    <w:jc w:val="center"/>
                    <w:rPr>
                      <w:rFonts w:ascii="Arial" w:hAnsi="Arial" w:cs="Arial"/>
                      <w:bCs/>
                    </w:rPr>
                  </w:pPr>
                </w:p>
                <w:p w:rsidR="00E63669" w:rsidRPr="000E7671" w:rsidRDefault="00E63669" w:rsidP="002155D7">
                  <w:pPr>
                    <w:spacing w:before="120" w:after="120"/>
                    <w:jc w:val="center"/>
                    <w:rPr>
                      <w:rFonts w:ascii="Arial" w:hAnsi="Arial" w:cs="Arial"/>
                      <w:bCs/>
                    </w:rPr>
                  </w:pPr>
                  <w:r w:rsidRPr="000E7671">
                    <w:rPr>
                      <w:rFonts w:ascii="Arial" w:hAnsi="Arial" w:cs="Arial"/>
                      <w:bCs/>
                    </w:rPr>
                    <w:t>r</w:t>
                  </w:r>
                </w:p>
                <w:p w:rsidR="00E63669" w:rsidRPr="000E7671" w:rsidRDefault="00E63669" w:rsidP="002155D7">
                  <w:pPr>
                    <w:spacing w:before="120" w:after="120"/>
                    <w:jc w:val="center"/>
                    <w:rPr>
                      <w:rFonts w:ascii="Arial" w:hAnsi="Arial" w:cs="Arial"/>
                      <w:bCs/>
                    </w:rPr>
                  </w:pPr>
                </w:p>
              </w:tc>
              <w:tc>
                <w:tcPr>
                  <w:tcW w:w="2864" w:type="dxa"/>
                </w:tcPr>
                <w:p w:rsidR="00E63669" w:rsidRPr="000E7671" w:rsidRDefault="00E63669" w:rsidP="002155D7">
                  <w:pPr>
                    <w:spacing w:before="120" w:after="120"/>
                    <w:rPr>
                      <w:rFonts w:ascii="Arial" w:hAnsi="Arial" w:cs="Arial"/>
                      <w:bCs/>
                    </w:rPr>
                  </w:pPr>
                </w:p>
              </w:tc>
              <w:tc>
                <w:tcPr>
                  <w:tcW w:w="2329" w:type="dxa"/>
                </w:tcPr>
                <w:p w:rsidR="00E63669" w:rsidRPr="000E7671" w:rsidRDefault="00E63669" w:rsidP="002155D7">
                  <w:pPr>
                    <w:spacing w:before="120" w:after="120"/>
                    <w:rPr>
                      <w:rFonts w:ascii="Arial" w:hAnsi="Arial" w:cs="Arial"/>
                      <w:bCs/>
                    </w:rPr>
                  </w:pPr>
                </w:p>
                <w:p w:rsidR="00E63669" w:rsidRPr="000E7671" w:rsidRDefault="00E63669" w:rsidP="002155D7">
                  <w:pPr>
                    <w:spacing w:before="120" w:after="120"/>
                    <w:rPr>
                      <w:rFonts w:ascii="Arial" w:hAnsi="Arial" w:cs="Arial"/>
                      <w:bCs/>
                    </w:rPr>
                  </w:pPr>
                </w:p>
              </w:tc>
            </w:tr>
          </w:tbl>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The probability that the offspring of these two fruit flies will have red eye is …</w:t>
            </w:r>
          </w:p>
          <w:p w:rsidR="00E63669" w:rsidRPr="000E7671" w:rsidRDefault="00E63669" w:rsidP="002155D7">
            <w:pPr>
              <w:pStyle w:val="ListParagraph"/>
              <w:numPr>
                <w:ilvl w:val="0"/>
                <w:numId w:val="7"/>
              </w:numPr>
              <w:spacing w:before="120" w:after="120"/>
              <w:rPr>
                <w:rFonts w:ascii="Arial" w:hAnsi="Arial" w:cs="Arial"/>
              </w:rPr>
            </w:pPr>
            <w:r w:rsidRPr="000E7671">
              <w:rPr>
                <w:rFonts w:ascii="Arial" w:hAnsi="Arial" w:cs="Arial"/>
              </w:rPr>
              <w:t>…</w:t>
            </w:r>
            <w:r w:rsidR="00417DCF" w:rsidRPr="000E7671">
              <w:rPr>
                <w:rFonts w:ascii="Arial" w:hAnsi="Arial" w:cs="Arial"/>
              </w:rPr>
              <w:t xml:space="preserve"> </w:t>
            </w:r>
            <w:r w:rsidRPr="000E7671">
              <w:rPr>
                <w:rFonts w:ascii="Arial" w:hAnsi="Arial" w:cs="Arial"/>
              </w:rPr>
              <w:t>of the 20 baby flies are likely to have white eyes.</w:t>
            </w:r>
          </w:p>
          <w:p w:rsidR="00417DCF" w:rsidRPr="000E7671" w:rsidRDefault="00E63669" w:rsidP="002155D7">
            <w:pPr>
              <w:spacing w:before="120" w:after="120"/>
              <w:rPr>
                <w:rFonts w:ascii="Arial" w:hAnsi="Arial" w:cs="Arial"/>
              </w:rPr>
            </w:pPr>
            <w:r w:rsidRPr="000E7671">
              <w:rPr>
                <w:rFonts w:ascii="Arial" w:hAnsi="Arial" w:cs="Arial"/>
              </w:rPr>
              <w:t xml:space="preserve">I used both sets of questions in class after </w:t>
            </w:r>
            <w:r w:rsidR="00347A3E" w:rsidRPr="000E7671">
              <w:rPr>
                <w:rFonts w:ascii="Arial" w:hAnsi="Arial" w:cs="Arial"/>
              </w:rPr>
              <w:t>my</w:t>
            </w:r>
            <w:r w:rsidRPr="000E7671">
              <w:rPr>
                <w:rFonts w:ascii="Arial" w:hAnsi="Arial" w:cs="Arial"/>
              </w:rPr>
              <w:t xml:space="preserve"> students had read the section in the textbook. We marked the answers together so that I could get some instant feedback. I was really plea</w:t>
            </w:r>
            <w:r w:rsidR="004F35BE" w:rsidRPr="000E7671">
              <w:rPr>
                <w:rFonts w:ascii="Arial" w:hAnsi="Arial" w:cs="Arial"/>
              </w:rPr>
              <w:t xml:space="preserve">sed with the </w:t>
            </w:r>
            <w:r w:rsidR="002155D7" w:rsidRPr="000E7671">
              <w:rPr>
                <w:rFonts w:ascii="Arial" w:hAnsi="Arial" w:cs="Arial"/>
              </w:rPr>
              <w:t>outcomes. My low-</w:t>
            </w:r>
            <w:r w:rsidR="004F35BE" w:rsidRPr="000E7671">
              <w:rPr>
                <w:rFonts w:ascii="Arial" w:hAnsi="Arial" w:cs="Arial"/>
              </w:rPr>
              <w:t>attaining</w:t>
            </w:r>
            <w:r w:rsidRPr="000E7671">
              <w:rPr>
                <w:rFonts w:ascii="Arial" w:hAnsi="Arial" w:cs="Arial"/>
              </w:rPr>
              <w:t xml:space="preserve"> students did just as well on the questions as the rest of the class. I think rephrasing the questions for the lower attaining students was a good strategy. The downside was </w:t>
            </w:r>
            <w:r w:rsidR="009740EA" w:rsidRPr="000E7671">
              <w:rPr>
                <w:rFonts w:ascii="Arial" w:hAnsi="Arial" w:cs="Arial"/>
              </w:rPr>
              <w:t xml:space="preserve">that I had </w:t>
            </w:r>
            <w:r w:rsidRPr="000E7671">
              <w:rPr>
                <w:rFonts w:ascii="Arial" w:hAnsi="Arial" w:cs="Arial"/>
              </w:rPr>
              <w:t>to spend more time planning</w:t>
            </w:r>
            <w:r w:rsidR="00417DCF" w:rsidRPr="000E7671">
              <w:rPr>
                <w:rFonts w:ascii="Arial" w:hAnsi="Arial" w:cs="Arial"/>
              </w:rPr>
              <w:t>,</w:t>
            </w:r>
            <w:r w:rsidRPr="000E7671">
              <w:rPr>
                <w:rFonts w:ascii="Arial" w:hAnsi="Arial" w:cs="Arial"/>
              </w:rPr>
              <w:t xml:space="preserve"> but this saved me t</w:t>
            </w:r>
            <w:r w:rsidR="004F35BE" w:rsidRPr="000E7671">
              <w:rPr>
                <w:rFonts w:ascii="Arial" w:hAnsi="Arial" w:cs="Arial"/>
              </w:rPr>
              <w:t xml:space="preserve">ime in the lesson as the </w:t>
            </w:r>
            <w:r w:rsidRPr="000E7671">
              <w:rPr>
                <w:rFonts w:ascii="Arial" w:hAnsi="Arial" w:cs="Arial"/>
              </w:rPr>
              <w:t>students did not ask for help</w:t>
            </w:r>
            <w:r w:rsidR="00DE18AA" w:rsidRPr="000E7671">
              <w:rPr>
                <w:rFonts w:ascii="Arial" w:hAnsi="Arial" w:cs="Arial"/>
              </w:rPr>
              <w:t>. T</w:t>
            </w:r>
            <w:r w:rsidRPr="000E7671">
              <w:rPr>
                <w:rFonts w:ascii="Arial" w:hAnsi="Arial" w:cs="Arial"/>
              </w:rPr>
              <w:t>hey happily got on with their questions.</w:t>
            </w:r>
          </w:p>
          <w:p w:rsidR="00E63669" w:rsidRPr="000E7671" w:rsidRDefault="00E63669" w:rsidP="002155D7">
            <w:pPr>
              <w:spacing w:before="120" w:after="120"/>
              <w:rPr>
                <w:rFonts w:ascii="Arial" w:hAnsi="Arial" w:cs="Arial"/>
              </w:rPr>
            </w:pPr>
            <w:r w:rsidRPr="000E7671">
              <w:rPr>
                <w:rFonts w:ascii="Arial" w:hAnsi="Arial" w:cs="Arial"/>
              </w:rPr>
              <w:t xml:space="preserve">The main positive outcome from the lesson was the improvement in the confidence of this group of students. The instant feedback seemed to help all of </w:t>
            </w:r>
            <w:r w:rsidR="00347A3E" w:rsidRPr="000E7671">
              <w:rPr>
                <w:rFonts w:ascii="Arial" w:hAnsi="Arial" w:cs="Arial"/>
              </w:rPr>
              <w:t>my</w:t>
            </w:r>
            <w:r w:rsidRPr="000E7671">
              <w:rPr>
                <w:rFonts w:ascii="Arial" w:hAnsi="Arial" w:cs="Arial"/>
              </w:rPr>
              <w:t xml:space="preserve"> students know how well they had done. The lower attaining students realised that they could do the science</w:t>
            </w:r>
            <w:r w:rsidR="004F35BE" w:rsidRPr="000E7671">
              <w:rPr>
                <w:rFonts w:ascii="Arial" w:hAnsi="Arial" w:cs="Arial"/>
              </w:rPr>
              <w:t xml:space="preserve"> just as well as everybody else</w:t>
            </w:r>
            <w:r w:rsidRPr="000E7671">
              <w:rPr>
                <w:rFonts w:ascii="Arial" w:hAnsi="Arial" w:cs="Arial"/>
              </w:rPr>
              <w:t xml:space="preserve">. I knew that all my students had obtained a better understanding of the basic principles of genetics, than if they had just read the textbook. I will use this idea again. </w:t>
            </w:r>
          </w:p>
        </w:tc>
      </w:tr>
    </w:tbl>
    <w:p w:rsidR="00E63669" w:rsidRPr="000E7671" w:rsidRDefault="00E63669" w:rsidP="002155D7">
      <w:pPr>
        <w:spacing w:after="0" w:line="240" w:lineRule="auto"/>
        <w:rPr>
          <w:rFonts w:ascii="Arial" w:hAnsi="Arial" w:cs="Arial"/>
          <w:sz w:val="16"/>
          <w:szCs w:val="16"/>
        </w:rPr>
      </w:pPr>
    </w:p>
    <w:tbl>
      <w:tblPr>
        <w:tblStyle w:val="TableGrid"/>
        <w:tblW w:w="109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648"/>
      </w:tblGrid>
      <w:tr w:rsidR="00E63669" w:rsidRPr="000E7671" w:rsidTr="000359AA">
        <w:tc>
          <w:tcPr>
            <w:tcW w:w="1260" w:type="dxa"/>
          </w:tcPr>
          <w:p w:rsidR="00E63669" w:rsidRPr="000E7671" w:rsidRDefault="00E63669" w:rsidP="002155D7">
            <w:pPr>
              <w:pStyle w:val="Pauseforthought"/>
              <w:rPr>
                <w:rFonts w:ascii="Arial" w:hAnsi="Arial" w:cs="Arial"/>
              </w:rPr>
            </w:pPr>
            <w:r w:rsidRPr="000E7671">
              <w:rPr>
                <w:rFonts w:ascii="Arial" w:hAnsi="Arial" w:cs="Arial"/>
                <w:noProof/>
              </w:rPr>
              <w:drawing>
                <wp:inline distT="0" distB="0" distL="0" distR="0" wp14:anchorId="2C4C94C8" wp14:editId="10F47F1F">
                  <wp:extent cx="663678" cy="663678"/>
                  <wp:effectExtent l="0" t="0" r="3175" b="0"/>
                  <wp:docPr id="14" name="Picture 6" descr="C:\Users\kn887\AppData\Local\Microsoft\Windows\Temporary Internet Files\Content.IE5\EPOMWXLY\MC9004326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C:\Users\kn887\AppData\Local\Microsoft\Windows\Temporary Internet Files\Content.IE5\EPOMWXLY\MC900432653[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595" cy="663595"/>
                          </a:xfrm>
                          <a:prstGeom prst="rect">
                            <a:avLst/>
                          </a:prstGeom>
                          <a:noFill/>
                          <a:extLst/>
                        </pic:spPr>
                      </pic:pic>
                    </a:graphicData>
                  </a:graphic>
                </wp:inline>
              </w:drawing>
            </w:r>
          </w:p>
        </w:tc>
        <w:tc>
          <w:tcPr>
            <w:tcW w:w="9648" w:type="dxa"/>
          </w:tcPr>
          <w:p w:rsidR="00E63669" w:rsidRDefault="00E63669" w:rsidP="002155D7">
            <w:pPr>
              <w:pStyle w:val="Pauseforthought"/>
              <w:rPr>
                <w:rFonts w:ascii="Arial" w:hAnsi="Arial" w:cs="Arial"/>
              </w:rPr>
            </w:pPr>
            <w:r w:rsidRPr="000E7671">
              <w:rPr>
                <w:rFonts w:ascii="Arial" w:hAnsi="Arial" w:cs="Arial"/>
              </w:rPr>
              <w:t>Video: Involving all</w:t>
            </w:r>
          </w:p>
          <w:p w:rsidR="00D03B7D" w:rsidRPr="00D03B7D" w:rsidRDefault="00F73657" w:rsidP="002155D7">
            <w:pPr>
              <w:pStyle w:val="Pauseforthought"/>
              <w:rPr>
                <w:rFonts w:ascii="Arial" w:hAnsi="Arial" w:cs="Arial"/>
                <w:sz w:val="22"/>
                <w:szCs w:val="22"/>
              </w:rPr>
            </w:pPr>
            <w:hyperlink r:id="rId22" w:history="1">
              <w:r w:rsidR="00D03B7D" w:rsidRPr="00D03B7D">
                <w:rPr>
                  <w:rStyle w:val="Hyperlink"/>
                  <w:rFonts w:ascii="Arial" w:hAnsi="Arial" w:cs="Arial"/>
                  <w:sz w:val="22"/>
                  <w:szCs w:val="22"/>
                </w:rPr>
                <w:t>http://tinyurl.com/video-involvingall</w:t>
              </w:r>
            </w:hyperlink>
            <w:r w:rsidR="00D03B7D" w:rsidRPr="00D03B7D">
              <w:rPr>
                <w:rFonts w:ascii="Arial" w:hAnsi="Arial" w:cs="Arial"/>
                <w:sz w:val="22"/>
                <w:szCs w:val="22"/>
              </w:rPr>
              <w:t xml:space="preserve"> </w:t>
            </w:r>
          </w:p>
        </w:tc>
      </w:tr>
    </w:tbl>
    <w:p w:rsidR="00E63669" w:rsidRPr="000E7671" w:rsidRDefault="00E63669" w:rsidP="002155D7">
      <w:pPr>
        <w:spacing w:before="120" w:after="120"/>
        <w:rPr>
          <w:rFonts w:ascii="Arial" w:hAnsi="Arial" w:cs="Arial"/>
        </w:rPr>
      </w:pPr>
      <w:r w:rsidRPr="000E7671">
        <w:rPr>
          <w:rFonts w:ascii="Arial" w:hAnsi="Arial" w:cs="Arial"/>
        </w:rPr>
        <w:t xml:space="preserve">This approach to writing questions that Mrs Nenda used, minimised the amount of writing that </w:t>
      </w:r>
      <w:r w:rsidR="00347A3E" w:rsidRPr="000E7671">
        <w:rPr>
          <w:rFonts w:ascii="Arial" w:hAnsi="Arial" w:cs="Arial"/>
        </w:rPr>
        <w:t>her</w:t>
      </w:r>
      <w:r w:rsidRPr="000E7671">
        <w:rPr>
          <w:rFonts w:ascii="Arial" w:hAnsi="Arial" w:cs="Arial"/>
        </w:rPr>
        <w:t xml:space="preserve"> students needed to do, which may have benefited those students who find writing a challenge. Supporting students in this way is called scaffolding. </w:t>
      </w:r>
      <w:r w:rsidR="002155D7" w:rsidRPr="000E7671">
        <w:rPr>
          <w:rFonts w:ascii="Arial" w:hAnsi="Arial" w:cs="Arial"/>
        </w:rPr>
        <w:t>Low-</w:t>
      </w:r>
      <w:r w:rsidR="00A200BB" w:rsidRPr="000E7671">
        <w:rPr>
          <w:rFonts w:ascii="Arial" w:hAnsi="Arial" w:cs="Arial"/>
        </w:rPr>
        <w:t>attaining</w:t>
      </w:r>
      <w:r w:rsidRPr="000E7671">
        <w:rPr>
          <w:rFonts w:ascii="Arial" w:hAnsi="Arial" w:cs="Arial"/>
        </w:rPr>
        <w:t xml:space="preserve"> and less confident students will need more scaffolding than confident and more able students. You will need to use your judgement and knowledge of your students to decide which of your students need their active reading tasks scaffolding and by how much.</w:t>
      </w:r>
    </w:p>
    <w:p w:rsidR="00FE6233" w:rsidRPr="000E7671" w:rsidRDefault="00FE6233" w:rsidP="002155D7">
      <w:pPr>
        <w:pStyle w:val="Heading1"/>
        <w:spacing w:before="120" w:after="120"/>
        <w:rPr>
          <w:rFonts w:ascii="Arial" w:hAnsi="Arial" w:cs="Arial"/>
        </w:rPr>
      </w:pPr>
      <w:bookmarkStart w:id="19" w:name="section6"/>
      <w:bookmarkStart w:id="20" w:name="_Toc387394879"/>
      <w:bookmarkEnd w:id="19"/>
      <w:r w:rsidRPr="000E7671">
        <w:rPr>
          <w:rFonts w:ascii="Arial" w:hAnsi="Arial" w:cs="Arial"/>
        </w:rPr>
        <w:t xml:space="preserve">6 </w:t>
      </w:r>
      <w:bookmarkEnd w:id="20"/>
      <w:r w:rsidR="00E63669" w:rsidRPr="000E7671">
        <w:rPr>
          <w:rFonts w:ascii="Arial" w:hAnsi="Arial" w:cs="Arial"/>
        </w:rPr>
        <w:t>Individual, paired or group work</w:t>
      </w:r>
    </w:p>
    <w:p w:rsidR="00417DCF" w:rsidRPr="000E7671" w:rsidRDefault="00E63669" w:rsidP="002155D7">
      <w:pPr>
        <w:spacing w:before="120" w:after="120"/>
        <w:rPr>
          <w:rFonts w:ascii="Arial" w:hAnsi="Arial" w:cs="Arial"/>
        </w:rPr>
      </w:pPr>
      <w:r w:rsidRPr="000E7671">
        <w:rPr>
          <w:rFonts w:ascii="Arial" w:hAnsi="Arial" w:cs="Arial"/>
        </w:rPr>
        <w:t xml:space="preserve">Students can undertake active reading strategies on their own, with a partner, or in a group. Any opportunity that enables your students to discuss their ideas and answers will support their learning. The more active the reading, the more your students will learn. </w:t>
      </w:r>
    </w:p>
    <w:p w:rsidR="00E63669" w:rsidRPr="000E7671" w:rsidRDefault="00E63669" w:rsidP="002155D7">
      <w:pPr>
        <w:spacing w:before="120" w:after="120"/>
        <w:rPr>
          <w:rFonts w:ascii="Arial" w:hAnsi="Arial" w:cs="Arial"/>
        </w:rPr>
      </w:pPr>
      <w:r w:rsidRPr="000E7671">
        <w:rPr>
          <w:rFonts w:ascii="Arial" w:hAnsi="Arial" w:cs="Arial"/>
        </w:rPr>
        <w:t>Ideally</w:t>
      </w:r>
      <w:r w:rsidR="00417DCF" w:rsidRPr="000E7671">
        <w:rPr>
          <w:rFonts w:ascii="Arial" w:hAnsi="Arial" w:cs="Arial"/>
        </w:rPr>
        <w:t>,</w:t>
      </w:r>
      <w:r w:rsidRPr="000E7671">
        <w:rPr>
          <w:rFonts w:ascii="Arial" w:hAnsi="Arial" w:cs="Arial"/>
        </w:rPr>
        <w:t xml:space="preserve"> all active reading strategies should be done in pairs or small groups. From time to time you may want to use an active reading strategy with individual students. This would still be active reading as long as they have some manipulation or reworking of the text to do. For paired and group work you will need to think about how to organise </w:t>
      </w:r>
      <w:r w:rsidR="00347A3E" w:rsidRPr="000E7671">
        <w:rPr>
          <w:rFonts w:ascii="Arial" w:hAnsi="Arial" w:cs="Arial"/>
        </w:rPr>
        <w:t>your students</w:t>
      </w:r>
      <w:r w:rsidRPr="000E7671">
        <w:rPr>
          <w:rFonts w:ascii="Arial" w:hAnsi="Arial" w:cs="Arial"/>
        </w:rPr>
        <w:t xml:space="preserve"> before the lesson in order to get the best out of </w:t>
      </w:r>
      <w:r w:rsidR="00347A3E" w:rsidRPr="000E7671">
        <w:rPr>
          <w:rFonts w:ascii="Arial" w:hAnsi="Arial" w:cs="Arial"/>
        </w:rPr>
        <w:t>them</w:t>
      </w:r>
      <w:r w:rsidRPr="000E7671">
        <w:rPr>
          <w:rFonts w:ascii="Arial" w:hAnsi="Arial" w:cs="Arial"/>
        </w:rPr>
        <w:t>. Your decision about individual, paired or group work should be based on your knowledge of your students, your professional judgement and the planned learning outcomes.</w:t>
      </w:r>
    </w:p>
    <w:p w:rsidR="00FE6233" w:rsidRPr="000E7671" w:rsidRDefault="00FE6233" w:rsidP="002155D7">
      <w:pPr>
        <w:pStyle w:val="Heading1"/>
        <w:spacing w:before="120" w:after="120"/>
        <w:rPr>
          <w:rFonts w:ascii="Arial" w:hAnsi="Arial" w:cs="Arial"/>
        </w:rPr>
      </w:pPr>
      <w:bookmarkStart w:id="21" w:name="section7"/>
      <w:bookmarkStart w:id="22" w:name="_Toc387394880"/>
      <w:bookmarkEnd w:id="21"/>
      <w:r w:rsidRPr="000E7671">
        <w:rPr>
          <w:rFonts w:ascii="Arial" w:hAnsi="Arial" w:cs="Arial"/>
        </w:rPr>
        <w:t xml:space="preserve">7 </w:t>
      </w:r>
      <w:bookmarkEnd w:id="22"/>
      <w:r w:rsidR="00E63669" w:rsidRPr="000E7671">
        <w:rPr>
          <w:rFonts w:ascii="Arial" w:hAnsi="Arial" w:cs="Arial"/>
        </w:rPr>
        <w:t>Further examples active reading strategies</w:t>
      </w:r>
    </w:p>
    <w:p w:rsidR="00E63669" w:rsidRPr="000E7671" w:rsidRDefault="00E63669" w:rsidP="002155D7">
      <w:pPr>
        <w:spacing w:before="120" w:after="120"/>
        <w:rPr>
          <w:rFonts w:ascii="Arial" w:hAnsi="Arial" w:cs="Arial"/>
        </w:rPr>
      </w:pPr>
      <w:bookmarkStart w:id="23" w:name="section8"/>
      <w:bookmarkStart w:id="24" w:name="longdesc_idp17217376"/>
      <w:bookmarkStart w:id="25" w:name="thumbnail_idp17212352"/>
      <w:bookmarkStart w:id="26" w:name="section__acknowledgements"/>
      <w:bookmarkStart w:id="27" w:name="_Toc387394881"/>
      <w:bookmarkEnd w:id="23"/>
      <w:bookmarkEnd w:id="24"/>
      <w:bookmarkEnd w:id="25"/>
      <w:bookmarkEnd w:id="26"/>
      <w:r w:rsidRPr="000E7671">
        <w:rPr>
          <w:rFonts w:ascii="Arial" w:hAnsi="Arial" w:cs="Arial"/>
        </w:rPr>
        <w:t xml:space="preserve">There are many other examples of active reading strategies. Three more are </w:t>
      </w:r>
      <w:r w:rsidR="00417DCF" w:rsidRPr="000E7671">
        <w:rPr>
          <w:rFonts w:ascii="Arial" w:hAnsi="Arial" w:cs="Arial"/>
        </w:rPr>
        <w:t>listed</w:t>
      </w:r>
      <w:r w:rsidRPr="000E7671">
        <w:rPr>
          <w:rFonts w:ascii="Arial" w:hAnsi="Arial" w:cs="Arial"/>
        </w:rPr>
        <w:t xml:space="preserve"> below:</w:t>
      </w:r>
    </w:p>
    <w:p w:rsidR="00E63669" w:rsidRPr="000E7671" w:rsidRDefault="00E63669" w:rsidP="002155D7">
      <w:pPr>
        <w:pStyle w:val="ListParagraph"/>
        <w:numPr>
          <w:ilvl w:val="0"/>
          <w:numId w:val="15"/>
        </w:numPr>
        <w:spacing w:before="120" w:after="120"/>
        <w:ind w:left="714" w:hanging="357"/>
        <w:rPr>
          <w:rFonts w:ascii="Arial" w:hAnsi="Arial" w:cs="Arial"/>
        </w:rPr>
      </w:pPr>
      <w:r w:rsidRPr="000E7671">
        <w:rPr>
          <w:rFonts w:ascii="Arial" w:hAnsi="Arial" w:cs="Arial"/>
        </w:rPr>
        <w:t>Label the text by adding headings or labels to paragraphs to identify the main ideas or purposes of sections.</w:t>
      </w:r>
    </w:p>
    <w:p w:rsidR="00E63669" w:rsidRPr="000E7671" w:rsidRDefault="00E63669" w:rsidP="002155D7">
      <w:pPr>
        <w:pStyle w:val="ListParagraph"/>
        <w:numPr>
          <w:ilvl w:val="0"/>
          <w:numId w:val="15"/>
        </w:numPr>
        <w:spacing w:before="120" w:after="120"/>
        <w:ind w:left="714" w:hanging="357"/>
        <w:rPr>
          <w:rFonts w:ascii="Arial" w:hAnsi="Arial" w:cs="Arial"/>
        </w:rPr>
      </w:pPr>
      <w:r w:rsidRPr="000E7671">
        <w:rPr>
          <w:rFonts w:ascii="Arial" w:hAnsi="Arial" w:cs="Arial"/>
        </w:rPr>
        <w:t>Summarise the information in the text with a diagram, a flowchart or a table.</w:t>
      </w:r>
    </w:p>
    <w:p w:rsidR="00E63669" w:rsidRPr="000E7671" w:rsidRDefault="00E63669" w:rsidP="002155D7">
      <w:pPr>
        <w:pStyle w:val="ListParagraph"/>
        <w:numPr>
          <w:ilvl w:val="0"/>
          <w:numId w:val="15"/>
        </w:numPr>
        <w:spacing w:before="120" w:after="120"/>
        <w:ind w:left="714" w:hanging="357"/>
        <w:rPr>
          <w:rFonts w:ascii="Arial" w:hAnsi="Arial" w:cs="Arial"/>
        </w:rPr>
      </w:pPr>
      <w:r w:rsidRPr="000E7671">
        <w:rPr>
          <w:rFonts w:ascii="Arial" w:hAnsi="Arial" w:cs="Arial"/>
        </w:rPr>
        <w:t>Compose questions about a text. These can be questions for other audiences</w:t>
      </w:r>
      <w:r w:rsidR="00417DCF" w:rsidRPr="000E7671">
        <w:rPr>
          <w:rFonts w:ascii="Arial" w:hAnsi="Arial" w:cs="Arial"/>
        </w:rPr>
        <w:t xml:space="preserve"> (such as </w:t>
      </w:r>
      <w:r w:rsidRPr="000E7671">
        <w:rPr>
          <w:rFonts w:ascii="Arial" w:hAnsi="Arial" w:cs="Arial"/>
        </w:rPr>
        <w:t>younger students</w:t>
      </w:r>
      <w:r w:rsidR="00417DCF" w:rsidRPr="000E7671">
        <w:rPr>
          <w:rFonts w:ascii="Arial" w:hAnsi="Arial" w:cs="Arial"/>
        </w:rPr>
        <w:t>)</w:t>
      </w:r>
      <w:r w:rsidRPr="000E7671">
        <w:rPr>
          <w:rFonts w:ascii="Arial" w:hAnsi="Arial" w:cs="Arial"/>
        </w:rPr>
        <w:t>, their peers or you as their teacher</w:t>
      </w:r>
      <w:r w:rsidR="00417DCF" w:rsidRPr="000E7671">
        <w:rPr>
          <w:rFonts w:ascii="Arial" w:hAnsi="Arial" w:cs="Arial"/>
        </w:rPr>
        <w:t>,</w:t>
      </w:r>
      <w:r w:rsidRPr="000E7671">
        <w:rPr>
          <w:rFonts w:ascii="Arial" w:hAnsi="Arial" w:cs="Arial"/>
        </w:rPr>
        <w:t xml:space="preserve"> or they can be questions that they themselves would like answers to.</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9309"/>
      </w:tblGrid>
      <w:tr w:rsidR="00E63669" w:rsidRPr="000E7671" w:rsidTr="000359AA">
        <w:tc>
          <w:tcPr>
            <w:tcW w:w="1266" w:type="dxa"/>
          </w:tcPr>
          <w:p w:rsidR="00E63669" w:rsidRPr="000E7671" w:rsidRDefault="00E63669" w:rsidP="002155D7">
            <w:pPr>
              <w:spacing w:before="120" w:after="120"/>
              <w:outlineLvl w:val="3"/>
              <w:rPr>
                <w:rFonts w:ascii="Arial" w:hAnsi="Arial" w:cs="Arial"/>
                <w:b/>
                <w:bCs/>
                <w:color w:val="000000"/>
                <w:sz w:val="21"/>
                <w:szCs w:val="21"/>
              </w:rPr>
            </w:pPr>
            <w:r w:rsidRPr="000E7671">
              <w:rPr>
                <w:rFonts w:ascii="Arial" w:hAnsi="Arial" w:cs="Arial"/>
                <w:b/>
                <w:bCs/>
                <w:noProof/>
                <w:color w:val="000000"/>
                <w:sz w:val="21"/>
                <w:szCs w:val="21"/>
              </w:rPr>
              <w:drawing>
                <wp:inline distT="0" distB="0" distL="0" distR="0" wp14:anchorId="0EBD8029" wp14:editId="16EA6BB4">
                  <wp:extent cx="636621" cy="58993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bb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4114" cy="596879"/>
                          </a:xfrm>
                          <a:prstGeom prst="rect">
                            <a:avLst/>
                          </a:prstGeom>
                        </pic:spPr>
                      </pic:pic>
                    </a:graphicData>
                  </a:graphic>
                </wp:inline>
              </w:drawing>
            </w:r>
          </w:p>
        </w:tc>
        <w:tc>
          <w:tcPr>
            <w:tcW w:w="9309" w:type="dxa"/>
          </w:tcPr>
          <w:p w:rsidR="00E63669" w:rsidRPr="000E7671" w:rsidRDefault="00E63669" w:rsidP="002155D7">
            <w:pPr>
              <w:pStyle w:val="Pauseforthought"/>
              <w:rPr>
                <w:rFonts w:ascii="Arial" w:hAnsi="Arial" w:cs="Arial"/>
              </w:rPr>
            </w:pPr>
            <w:r w:rsidRPr="000E7671">
              <w:rPr>
                <w:rFonts w:ascii="Arial" w:hAnsi="Arial" w:cs="Arial"/>
              </w:rPr>
              <w:t xml:space="preserve">Pause for thought </w:t>
            </w:r>
          </w:p>
          <w:p w:rsidR="00E63669" w:rsidRPr="000E7671" w:rsidRDefault="00E63669" w:rsidP="002155D7">
            <w:pPr>
              <w:pStyle w:val="ListParagraph"/>
              <w:numPr>
                <w:ilvl w:val="0"/>
                <w:numId w:val="4"/>
              </w:numPr>
              <w:spacing w:before="120" w:after="120"/>
              <w:rPr>
                <w:rFonts w:ascii="Arial" w:hAnsi="Arial" w:cs="Arial"/>
              </w:rPr>
            </w:pPr>
            <w:r w:rsidRPr="000E7671">
              <w:rPr>
                <w:rFonts w:ascii="Arial" w:hAnsi="Arial" w:cs="Arial"/>
              </w:rPr>
              <w:t>Which of the active reading strategies in this unit are you already aware of?</w:t>
            </w:r>
          </w:p>
          <w:p w:rsidR="00E63669" w:rsidRPr="000E7671" w:rsidRDefault="00E63669" w:rsidP="002155D7">
            <w:pPr>
              <w:pStyle w:val="ListParagraph"/>
              <w:numPr>
                <w:ilvl w:val="0"/>
                <w:numId w:val="4"/>
              </w:numPr>
              <w:spacing w:before="120" w:after="120"/>
              <w:rPr>
                <w:rFonts w:ascii="Arial" w:hAnsi="Arial" w:cs="Arial"/>
              </w:rPr>
            </w:pPr>
            <w:r w:rsidRPr="000E7671">
              <w:rPr>
                <w:rFonts w:ascii="Arial" w:hAnsi="Arial" w:cs="Arial"/>
              </w:rPr>
              <w:t>Which of the active reading strategies would you recommend to your colleagues?</w:t>
            </w:r>
          </w:p>
        </w:tc>
      </w:tr>
    </w:tbl>
    <w:p w:rsidR="00FE6233" w:rsidRPr="000E7671" w:rsidRDefault="00FE6233" w:rsidP="002155D7">
      <w:pPr>
        <w:pStyle w:val="Heading1"/>
        <w:spacing w:before="120" w:after="120"/>
        <w:rPr>
          <w:rFonts w:ascii="Arial" w:hAnsi="Arial" w:cs="Arial"/>
        </w:rPr>
      </w:pPr>
      <w:r w:rsidRPr="000E7671">
        <w:rPr>
          <w:rFonts w:ascii="Arial" w:hAnsi="Arial" w:cs="Arial"/>
        </w:rPr>
        <w:t xml:space="preserve">8 </w:t>
      </w:r>
      <w:bookmarkEnd w:id="27"/>
      <w:r w:rsidR="00E63669" w:rsidRPr="000E7671">
        <w:rPr>
          <w:rFonts w:ascii="Arial" w:hAnsi="Arial" w:cs="Arial"/>
        </w:rPr>
        <w:t>Summary</w:t>
      </w:r>
    </w:p>
    <w:p w:rsidR="00E63669" w:rsidRPr="000E7671" w:rsidRDefault="00E63669" w:rsidP="002155D7">
      <w:pPr>
        <w:spacing w:before="120" w:after="120"/>
        <w:rPr>
          <w:rFonts w:ascii="Arial" w:hAnsi="Arial" w:cs="Arial"/>
        </w:rPr>
      </w:pPr>
      <w:r w:rsidRPr="000E7671">
        <w:rPr>
          <w:rFonts w:ascii="Arial" w:hAnsi="Arial" w:cs="Arial"/>
        </w:rPr>
        <w:t>This unit has looked at the importance of using active reading strategies to develop student understanding. You were introduced to types of active reading strategies that will enable you to make the most of science textbooks and other sources of text. You should now find opportunities to practice these strategies for yourself with your students. You were introduced to the notion of scaffolding and shown how to scaffold a question based on an active reading strategy to support the active reading of l</w:t>
      </w:r>
      <w:r w:rsidR="002155D7" w:rsidRPr="000E7671">
        <w:rPr>
          <w:rFonts w:ascii="Arial" w:hAnsi="Arial" w:cs="Arial"/>
        </w:rPr>
        <w:t xml:space="preserve">ower-attaining </w:t>
      </w:r>
      <w:r w:rsidRPr="000E7671">
        <w:rPr>
          <w:rFonts w:ascii="Arial" w:hAnsi="Arial" w:cs="Arial"/>
        </w:rPr>
        <w:t>students. The examples in this unit are related to the active reading of textbooks and student worksheets but you can apply these techniques to any other text based resources that you have in your classroom.</w:t>
      </w:r>
    </w:p>
    <w:p w:rsidR="00E63669" w:rsidRPr="000E7671" w:rsidRDefault="00E63669" w:rsidP="002155D7">
      <w:pPr>
        <w:spacing w:before="120" w:after="120"/>
        <w:rPr>
          <w:rFonts w:ascii="Arial" w:hAnsi="Arial" w:cs="Arial"/>
        </w:rPr>
      </w:pPr>
      <w:r w:rsidRPr="000E7671">
        <w:rPr>
          <w:rFonts w:ascii="Arial" w:hAnsi="Arial" w:cs="Arial"/>
        </w:rPr>
        <w:t>Identify two techniques or strategies you have learned in this unit that you might use in your classroom in the next two weeks.</w:t>
      </w:r>
    </w:p>
    <w:p w:rsidR="00A200BB" w:rsidRPr="000E7671" w:rsidRDefault="00A200BB" w:rsidP="002155D7">
      <w:pPr>
        <w:pStyle w:val="Heading1"/>
        <w:spacing w:before="120" w:after="120"/>
        <w:rPr>
          <w:rFonts w:ascii="Arial" w:hAnsi="Arial" w:cs="Arial"/>
        </w:rPr>
      </w:pPr>
      <w:r w:rsidRPr="000E7671">
        <w:rPr>
          <w:rFonts w:ascii="Arial" w:hAnsi="Arial" w:cs="Arial"/>
        </w:rPr>
        <w:t>Resources</w:t>
      </w:r>
    </w:p>
    <w:p w:rsidR="00E63669" w:rsidRPr="000E7671" w:rsidRDefault="00E63669" w:rsidP="002155D7">
      <w:pPr>
        <w:pStyle w:val="SectionHeading"/>
        <w:spacing w:before="120" w:after="120"/>
        <w:rPr>
          <w:rFonts w:ascii="Arial" w:hAnsi="Arial" w:cs="Arial"/>
        </w:rPr>
      </w:pPr>
      <w:r w:rsidRPr="000E7671">
        <w:rPr>
          <w:rFonts w:ascii="Arial" w:hAnsi="Arial" w:cs="Arial"/>
        </w:rPr>
        <w:t>Resource 1: Worksheet for Activity 1</w:t>
      </w:r>
    </w:p>
    <w:p w:rsidR="00E63669" w:rsidRPr="000E7671" w:rsidRDefault="00E63669" w:rsidP="002155D7">
      <w:pPr>
        <w:spacing w:before="120" w:after="120"/>
        <w:rPr>
          <w:rFonts w:ascii="Arial" w:hAnsi="Arial" w:cs="Arial"/>
        </w:rPr>
      </w:pPr>
      <w:r w:rsidRPr="000E7671">
        <w:rPr>
          <w:rFonts w:ascii="Arial" w:hAnsi="Arial" w:cs="Arial"/>
        </w:rPr>
        <w:t>Complete dominance occurs where one completely dominant allele overrides the effect of a recessive second allele. The result is that there are only ever two phenotypes present in the offspring. However, codominance occurs where two alleles are expressed in the same phenotype. For example</w:t>
      </w:r>
      <w:r w:rsidR="00417DCF" w:rsidRPr="000E7671">
        <w:rPr>
          <w:rFonts w:ascii="Arial" w:hAnsi="Arial" w:cs="Arial"/>
        </w:rPr>
        <w:t>,</w:t>
      </w:r>
      <w:r w:rsidRPr="000E7671">
        <w:rPr>
          <w:rFonts w:ascii="Arial" w:hAnsi="Arial" w:cs="Arial"/>
        </w:rPr>
        <w:t xml:space="preserve"> the carnation plant can have red, white or pink flowers. This is because neither the red nor the white alleles are fully dominant. This means that if a red plant is bred with a white plant, the resulting F1 offspring would have pink flowers. Wherever you find a third phenotype present, this means that there is codominance present.</w:t>
      </w:r>
    </w:p>
    <w:p w:rsidR="00E63669" w:rsidRPr="000E7671" w:rsidRDefault="00E63669" w:rsidP="002155D7">
      <w:pPr>
        <w:spacing w:before="120" w:after="120"/>
        <w:rPr>
          <w:rFonts w:ascii="Arial" w:hAnsi="Arial" w:cs="Arial"/>
        </w:rPr>
      </w:pPr>
      <w:r w:rsidRPr="000E7671">
        <w:rPr>
          <w:rFonts w:ascii="Arial" w:hAnsi="Arial" w:cs="Arial"/>
        </w:rPr>
        <w:t>A further example of codominance can be found in cats. If a black cat and ginger cat mate, the kitten would have both black fur and ginger fur. Codominance can also occur in blood types, Type AB is codominant because both the antigen A and antigen B show up in the genotype.</w:t>
      </w:r>
    </w:p>
    <w:p w:rsidR="00E63669" w:rsidRPr="000E7671" w:rsidRDefault="00E63669" w:rsidP="002155D7">
      <w:pPr>
        <w:pStyle w:val="SectionHeading"/>
        <w:spacing w:before="120" w:after="120"/>
        <w:rPr>
          <w:rFonts w:ascii="Arial" w:hAnsi="Arial" w:cs="Arial"/>
        </w:rPr>
      </w:pPr>
      <w:r w:rsidRPr="000E7671">
        <w:rPr>
          <w:rFonts w:ascii="Arial" w:hAnsi="Arial" w:cs="Arial"/>
        </w:rPr>
        <w:t xml:space="preserve">Resource 2: Answers to Activity 2 </w:t>
      </w:r>
    </w:p>
    <w:p w:rsidR="00E63669" w:rsidRPr="000E7671" w:rsidRDefault="00E63669" w:rsidP="002155D7">
      <w:pPr>
        <w:spacing w:before="120" w:after="120"/>
        <w:rPr>
          <w:rFonts w:ascii="Arial" w:hAnsi="Arial" w:cs="Arial"/>
        </w:rPr>
      </w:pPr>
      <w:r w:rsidRPr="000E7671">
        <w:rPr>
          <w:rFonts w:ascii="Arial" w:hAnsi="Arial" w:cs="Arial"/>
          <w:u w:val="single"/>
        </w:rPr>
        <w:t xml:space="preserve">Mendel </w:t>
      </w:r>
      <w:r w:rsidRPr="000E7671">
        <w:rPr>
          <w:rFonts w:ascii="Arial" w:hAnsi="Arial" w:cs="Arial"/>
        </w:rPr>
        <w:t xml:space="preserve">was a Czech monk who carried out controlled breeding experiments with mice and pea plants to find out about </w:t>
      </w:r>
      <w:r w:rsidRPr="000E7671">
        <w:rPr>
          <w:rFonts w:ascii="Arial" w:hAnsi="Arial" w:cs="Arial"/>
          <w:u w:val="single"/>
        </w:rPr>
        <w:t>inheritance</w:t>
      </w:r>
      <w:r w:rsidRPr="000E7671">
        <w:rPr>
          <w:rFonts w:ascii="Arial" w:hAnsi="Arial" w:cs="Arial"/>
        </w:rPr>
        <w:t xml:space="preserve">. He published his ideas on inheritance in </w:t>
      </w:r>
      <w:r w:rsidRPr="000E7671">
        <w:rPr>
          <w:rFonts w:ascii="Arial" w:hAnsi="Arial" w:cs="Arial"/>
          <w:u w:val="single"/>
        </w:rPr>
        <w:t>1865</w:t>
      </w:r>
      <w:r w:rsidRPr="000E7671">
        <w:rPr>
          <w:rFonts w:ascii="Arial" w:hAnsi="Arial" w:cs="Arial"/>
        </w:rPr>
        <w:t xml:space="preserve"> but they were not very well received because </w:t>
      </w:r>
      <w:r w:rsidRPr="000E7671">
        <w:rPr>
          <w:rFonts w:ascii="Arial" w:hAnsi="Arial" w:cs="Arial"/>
          <w:u w:val="single"/>
        </w:rPr>
        <w:t>biologists</w:t>
      </w:r>
      <w:r w:rsidRPr="000E7671">
        <w:rPr>
          <w:rFonts w:ascii="Arial" w:hAnsi="Arial" w:cs="Arial"/>
        </w:rPr>
        <w:t xml:space="preserve"> of the time were not really interested in the mathematical treatment of scientific results or keen on the idea that there was a ‘</w:t>
      </w:r>
      <w:r w:rsidRPr="000E7671">
        <w:rPr>
          <w:rFonts w:ascii="Arial" w:hAnsi="Arial" w:cs="Arial"/>
          <w:u w:val="single"/>
        </w:rPr>
        <w:t>heritable</w:t>
      </w:r>
      <w:r w:rsidRPr="000E7671">
        <w:rPr>
          <w:rFonts w:ascii="Arial" w:hAnsi="Arial" w:cs="Arial"/>
        </w:rPr>
        <w:t xml:space="preserve"> unit’. It was not until </w:t>
      </w:r>
      <w:r w:rsidRPr="000E7671">
        <w:rPr>
          <w:rFonts w:ascii="Arial" w:hAnsi="Arial" w:cs="Arial"/>
          <w:u w:val="single"/>
        </w:rPr>
        <w:t>1903</w:t>
      </w:r>
      <w:r w:rsidRPr="000E7671">
        <w:rPr>
          <w:rFonts w:ascii="Arial" w:hAnsi="Arial" w:cs="Arial"/>
        </w:rPr>
        <w:t xml:space="preserve"> that Mendel’s Laws of Inheritance were accepted by </w:t>
      </w:r>
      <w:r w:rsidRPr="000E7671">
        <w:rPr>
          <w:rFonts w:ascii="Arial" w:hAnsi="Arial" w:cs="Arial"/>
          <w:u w:val="single"/>
        </w:rPr>
        <w:t>scientists</w:t>
      </w:r>
      <w:r w:rsidRPr="000E7671">
        <w:rPr>
          <w:rFonts w:ascii="Arial" w:hAnsi="Arial" w:cs="Arial"/>
        </w:rPr>
        <w:t xml:space="preserve">. </w:t>
      </w:r>
    </w:p>
    <w:p w:rsidR="00E63669" w:rsidRPr="000E7671" w:rsidRDefault="00E63669" w:rsidP="002155D7">
      <w:pPr>
        <w:spacing w:before="120" w:after="120"/>
        <w:rPr>
          <w:rFonts w:ascii="Arial" w:hAnsi="Arial" w:cs="Arial"/>
        </w:rPr>
      </w:pPr>
      <w:r w:rsidRPr="000E7671">
        <w:rPr>
          <w:rFonts w:ascii="Arial" w:hAnsi="Arial" w:cs="Arial"/>
        </w:rPr>
        <w:t>Mendel’s Laws are:</w:t>
      </w:r>
    </w:p>
    <w:p w:rsidR="00E63669" w:rsidRPr="000E7671" w:rsidRDefault="00E63669" w:rsidP="002155D7">
      <w:pPr>
        <w:pStyle w:val="ListParagraph"/>
        <w:numPr>
          <w:ilvl w:val="0"/>
          <w:numId w:val="8"/>
        </w:numPr>
        <w:spacing w:before="120" w:after="120"/>
        <w:rPr>
          <w:rFonts w:ascii="Arial" w:hAnsi="Arial" w:cs="Arial"/>
        </w:rPr>
      </w:pPr>
      <w:r w:rsidRPr="000E7671">
        <w:rPr>
          <w:rFonts w:ascii="Arial" w:hAnsi="Arial" w:cs="Arial"/>
        </w:rPr>
        <w:t xml:space="preserve">That a heritable unit called a </w:t>
      </w:r>
      <w:r w:rsidRPr="000E7671">
        <w:rPr>
          <w:rFonts w:ascii="Arial" w:hAnsi="Arial" w:cs="Arial"/>
          <w:u w:val="single"/>
        </w:rPr>
        <w:t>gene</w:t>
      </w:r>
      <w:r w:rsidRPr="000E7671">
        <w:rPr>
          <w:rFonts w:ascii="Arial" w:hAnsi="Arial" w:cs="Arial"/>
        </w:rPr>
        <w:t xml:space="preserve"> is passed on from one generation to the next.</w:t>
      </w:r>
    </w:p>
    <w:p w:rsidR="00E63669" w:rsidRPr="000E7671" w:rsidRDefault="00E63669" w:rsidP="002155D7">
      <w:pPr>
        <w:pStyle w:val="ListParagraph"/>
        <w:numPr>
          <w:ilvl w:val="0"/>
          <w:numId w:val="8"/>
        </w:numPr>
        <w:spacing w:before="120" w:after="120"/>
        <w:rPr>
          <w:rFonts w:ascii="Arial" w:hAnsi="Arial" w:cs="Arial"/>
        </w:rPr>
      </w:pPr>
      <w:r w:rsidRPr="000E7671">
        <w:rPr>
          <w:rFonts w:ascii="Arial" w:hAnsi="Arial" w:cs="Arial"/>
        </w:rPr>
        <w:t xml:space="preserve">That genes can exist in different forms </w:t>
      </w:r>
      <w:r w:rsidR="00417DCF" w:rsidRPr="000E7671">
        <w:rPr>
          <w:rFonts w:ascii="Arial" w:hAnsi="Arial" w:cs="Arial"/>
        </w:rPr>
        <w:t>that</w:t>
      </w:r>
      <w:r w:rsidRPr="000E7671">
        <w:rPr>
          <w:rFonts w:ascii="Arial" w:hAnsi="Arial" w:cs="Arial"/>
        </w:rPr>
        <w:t xml:space="preserve"> are called alleles</w:t>
      </w:r>
      <w:r w:rsidR="00417DCF" w:rsidRPr="000E7671">
        <w:rPr>
          <w:rFonts w:ascii="Arial" w:hAnsi="Arial" w:cs="Arial"/>
        </w:rPr>
        <w:t>.</w:t>
      </w:r>
    </w:p>
    <w:p w:rsidR="00E63669" w:rsidRPr="000E7671" w:rsidRDefault="00E63669" w:rsidP="002155D7">
      <w:pPr>
        <w:pStyle w:val="ListParagraph"/>
        <w:numPr>
          <w:ilvl w:val="0"/>
          <w:numId w:val="8"/>
        </w:numPr>
        <w:spacing w:before="120" w:after="120"/>
        <w:rPr>
          <w:rFonts w:ascii="Arial" w:hAnsi="Arial" w:cs="Arial"/>
        </w:rPr>
      </w:pPr>
      <w:r w:rsidRPr="000E7671">
        <w:rPr>
          <w:rFonts w:ascii="Arial" w:hAnsi="Arial" w:cs="Arial"/>
        </w:rPr>
        <w:t>That each individual must have two alleles per feature</w:t>
      </w:r>
      <w:r w:rsidR="00417DCF" w:rsidRPr="000E7671">
        <w:rPr>
          <w:rFonts w:ascii="Arial" w:hAnsi="Arial" w:cs="Arial"/>
        </w:rPr>
        <w:t>.</w:t>
      </w:r>
    </w:p>
    <w:p w:rsidR="00E63669" w:rsidRPr="000E7671" w:rsidRDefault="00E63669" w:rsidP="002155D7">
      <w:pPr>
        <w:pStyle w:val="ListParagraph"/>
        <w:numPr>
          <w:ilvl w:val="0"/>
          <w:numId w:val="8"/>
        </w:numPr>
        <w:spacing w:before="120" w:after="120"/>
        <w:rPr>
          <w:rFonts w:ascii="Arial" w:hAnsi="Arial" w:cs="Arial"/>
        </w:rPr>
      </w:pPr>
      <w:r w:rsidRPr="000E7671">
        <w:rPr>
          <w:rFonts w:ascii="Arial" w:hAnsi="Arial" w:cs="Arial"/>
        </w:rPr>
        <w:t xml:space="preserve">That the sex cells can only have one </w:t>
      </w:r>
      <w:r w:rsidRPr="000E7671">
        <w:rPr>
          <w:rFonts w:ascii="Arial" w:hAnsi="Arial" w:cs="Arial"/>
          <w:u w:val="single"/>
        </w:rPr>
        <w:t xml:space="preserve">allele </w:t>
      </w:r>
      <w:r w:rsidRPr="000E7671">
        <w:rPr>
          <w:rFonts w:ascii="Arial" w:hAnsi="Arial" w:cs="Arial"/>
        </w:rPr>
        <w:t>per feature</w:t>
      </w:r>
      <w:r w:rsidR="00417DCF" w:rsidRPr="000E7671">
        <w:rPr>
          <w:rFonts w:ascii="Arial" w:hAnsi="Arial" w:cs="Arial"/>
        </w:rPr>
        <w:t>.</w:t>
      </w:r>
    </w:p>
    <w:p w:rsidR="00E63669" w:rsidRPr="000E7671" w:rsidRDefault="00E63669" w:rsidP="002155D7">
      <w:pPr>
        <w:pStyle w:val="ListParagraph"/>
        <w:numPr>
          <w:ilvl w:val="0"/>
          <w:numId w:val="8"/>
        </w:numPr>
        <w:spacing w:before="120" w:after="120"/>
        <w:rPr>
          <w:rFonts w:ascii="Arial" w:hAnsi="Arial" w:cs="Arial"/>
        </w:rPr>
      </w:pPr>
      <w:r w:rsidRPr="000E7671">
        <w:rPr>
          <w:rFonts w:ascii="Arial" w:hAnsi="Arial" w:cs="Arial"/>
        </w:rPr>
        <w:t xml:space="preserve">One allele can be </w:t>
      </w:r>
      <w:r w:rsidRPr="000E7671">
        <w:rPr>
          <w:rFonts w:ascii="Arial" w:hAnsi="Arial" w:cs="Arial"/>
          <w:u w:val="single"/>
        </w:rPr>
        <w:t>dominant</w:t>
      </w:r>
      <w:r w:rsidRPr="000E7671">
        <w:rPr>
          <w:rFonts w:ascii="Arial" w:hAnsi="Arial" w:cs="Arial"/>
        </w:rPr>
        <w:t xml:space="preserve"> over the other.</w:t>
      </w:r>
    </w:p>
    <w:p w:rsidR="00A200BB" w:rsidRPr="000E7671" w:rsidRDefault="00E63669" w:rsidP="002155D7">
      <w:pPr>
        <w:spacing w:before="120" w:after="120"/>
        <w:rPr>
          <w:rFonts w:ascii="Arial" w:hAnsi="Arial" w:cs="Arial"/>
        </w:rPr>
      </w:pPr>
      <w:r w:rsidRPr="000E7671">
        <w:rPr>
          <w:rFonts w:ascii="Arial" w:hAnsi="Arial" w:cs="Arial"/>
        </w:rPr>
        <w:t>Full word list: Mendel, inheritance, 1865, biologists, heritable, 1903, scientists, gene, allele, dominant.</w:t>
      </w:r>
    </w:p>
    <w:p w:rsidR="00E63669" w:rsidRPr="000E7671" w:rsidRDefault="00E63669" w:rsidP="002155D7">
      <w:pPr>
        <w:pStyle w:val="SectionHeading"/>
        <w:spacing w:before="120" w:after="120"/>
        <w:rPr>
          <w:rFonts w:ascii="Arial" w:hAnsi="Arial" w:cs="Arial"/>
        </w:rPr>
      </w:pPr>
      <w:r w:rsidRPr="000E7671">
        <w:rPr>
          <w:rFonts w:ascii="Arial" w:hAnsi="Arial" w:cs="Arial"/>
        </w:rPr>
        <w:t xml:space="preserve">Resource 3: Scrambled text for Activity 3 </w:t>
      </w:r>
    </w:p>
    <w:p w:rsidR="00E63669" w:rsidRPr="000E7671" w:rsidRDefault="00574C41" w:rsidP="002155D7">
      <w:pPr>
        <w:spacing w:before="120" w:after="120"/>
        <w:rPr>
          <w:rFonts w:ascii="Arial" w:hAnsi="Arial" w:cs="Arial"/>
        </w:rPr>
      </w:pPr>
      <w:r w:rsidRPr="000E7671">
        <w:rPr>
          <w:rFonts w:ascii="Arial" w:hAnsi="Arial" w:cs="Arial"/>
        </w:rPr>
        <w:t>Students should p</w:t>
      </w:r>
      <w:r w:rsidR="00E63669" w:rsidRPr="000E7671">
        <w:rPr>
          <w:rFonts w:ascii="Arial" w:hAnsi="Arial" w:cs="Arial"/>
        </w:rPr>
        <w:t>ut these statements in order to show how fossils are formed.</w:t>
      </w:r>
    </w:p>
    <w:p w:rsidR="00E63669" w:rsidRPr="000E7671" w:rsidRDefault="00E63669" w:rsidP="002155D7">
      <w:pPr>
        <w:pStyle w:val="ListParagraph"/>
        <w:numPr>
          <w:ilvl w:val="0"/>
          <w:numId w:val="9"/>
        </w:numPr>
        <w:spacing w:before="120" w:after="120"/>
        <w:rPr>
          <w:rFonts w:ascii="Arial" w:hAnsi="Arial" w:cs="Arial"/>
        </w:rPr>
      </w:pPr>
      <w:r w:rsidRPr="000E7671">
        <w:rPr>
          <w:rFonts w:ascii="Arial" w:hAnsi="Arial" w:cs="Arial"/>
        </w:rPr>
        <w:t>Again, millions of y</w:t>
      </w:r>
      <w:r w:rsidR="00574C41" w:rsidRPr="000E7671">
        <w:rPr>
          <w:rFonts w:ascii="Arial" w:hAnsi="Arial" w:cs="Arial"/>
        </w:rPr>
        <w:t>ears later, the bodies of horse-</w:t>
      </w:r>
      <w:r w:rsidRPr="000E7671">
        <w:rPr>
          <w:rFonts w:ascii="Arial" w:hAnsi="Arial" w:cs="Arial"/>
        </w:rPr>
        <w:t>like creatures dying in the area are fossilised in rocks above these earlier rocks.</w:t>
      </w:r>
    </w:p>
    <w:p w:rsidR="00E63669" w:rsidRPr="000E7671" w:rsidRDefault="00E63669" w:rsidP="002155D7">
      <w:pPr>
        <w:pStyle w:val="ListParagraph"/>
        <w:numPr>
          <w:ilvl w:val="0"/>
          <w:numId w:val="9"/>
        </w:numPr>
        <w:spacing w:before="120" w:after="120"/>
        <w:rPr>
          <w:rFonts w:ascii="Arial" w:hAnsi="Arial" w:cs="Arial"/>
        </w:rPr>
      </w:pPr>
      <w:r w:rsidRPr="000E7671">
        <w:rPr>
          <w:rFonts w:ascii="Arial" w:hAnsi="Arial" w:cs="Arial"/>
        </w:rPr>
        <w:t>Let us start 100 million years ago. Some invertebrates on the sea bed die and are buried in the sand. More sand accumulates, and sandstone forms under pressure.</w:t>
      </w:r>
    </w:p>
    <w:p w:rsidR="00E63669" w:rsidRPr="000E7671" w:rsidRDefault="00E63669" w:rsidP="002155D7">
      <w:pPr>
        <w:pStyle w:val="ListParagraph"/>
        <w:numPr>
          <w:ilvl w:val="0"/>
          <w:numId w:val="9"/>
        </w:numPr>
        <w:spacing w:before="120" w:after="120"/>
        <w:rPr>
          <w:rFonts w:ascii="Arial" w:hAnsi="Arial" w:cs="Arial"/>
        </w:rPr>
      </w:pPr>
      <w:r w:rsidRPr="000E7671">
        <w:rPr>
          <w:rFonts w:ascii="Arial" w:hAnsi="Arial" w:cs="Arial"/>
        </w:rPr>
        <w:t>Much later, by erosion or water flow</w:t>
      </w:r>
      <w:r w:rsidR="00574C41" w:rsidRPr="000E7671">
        <w:rPr>
          <w:rFonts w:ascii="Arial" w:hAnsi="Arial" w:cs="Arial"/>
        </w:rPr>
        <w:t>,</w:t>
      </w:r>
      <w:r w:rsidRPr="000E7671">
        <w:rPr>
          <w:rFonts w:ascii="Arial" w:hAnsi="Arial" w:cs="Arial"/>
        </w:rPr>
        <w:t xml:space="preserve"> some of the rock </w:t>
      </w:r>
      <w:r w:rsidR="00574C41" w:rsidRPr="000E7671">
        <w:rPr>
          <w:rFonts w:ascii="Arial" w:hAnsi="Arial" w:cs="Arial"/>
        </w:rPr>
        <w:t xml:space="preserve">wears away </w:t>
      </w:r>
      <w:r w:rsidRPr="000E7671">
        <w:rPr>
          <w:rFonts w:ascii="Arial" w:hAnsi="Arial" w:cs="Arial"/>
        </w:rPr>
        <w:t>and exposes the horse-like fossils. As we dig deeper, we will find older and older fossils.</w:t>
      </w:r>
    </w:p>
    <w:p w:rsidR="00E63669" w:rsidRPr="000E7671" w:rsidRDefault="00E63669" w:rsidP="002155D7">
      <w:pPr>
        <w:pStyle w:val="ListParagraph"/>
        <w:numPr>
          <w:ilvl w:val="0"/>
          <w:numId w:val="9"/>
        </w:numPr>
        <w:spacing w:before="120" w:after="120"/>
        <w:rPr>
          <w:rFonts w:ascii="Arial" w:hAnsi="Arial" w:cs="Arial"/>
        </w:rPr>
      </w:pPr>
      <w:r w:rsidRPr="000E7671">
        <w:rPr>
          <w:rFonts w:ascii="Arial" w:hAnsi="Arial" w:cs="Arial"/>
        </w:rPr>
        <w:t>Millions of years later, dinosaurs living in the area die, and their bodies, too, are buried in mud. This mud is also compressed into rock, above the rock containing the earlier invertebrate fossils.</w:t>
      </w:r>
    </w:p>
    <w:p w:rsidR="00933873" w:rsidRPr="000E7671" w:rsidRDefault="00933873" w:rsidP="002155D7">
      <w:pPr>
        <w:pStyle w:val="Heading1"/>
        <w:spacing w:before="120" w:after="120"/>
        <w:rPr>
          <w:rFonts w:ascii="Arial" w:hAnsi="Arial" w:cs="Arial"/>
        </w:rPr>
      </w:pPr>
      <w:bookmarkStart w:id="28" w:name="_Toc387394882"/>
      <w:r w:rsidRPr="000E7671">
        <w:rPr>
          <w:rFonts w:ascii="Arial" w:hAnsi="Arial" w:cs="Arial"/>
        </w:rPr>
        <w:t>Additional resources</w:t>
      </w:r>
    </w:p>
    <w:p w:rsidR="00E63669" w:rsidRPr="000E7671" w:rsidRDefault="00E63669" w:rsidP="002155D7">
      <w:pPr>
        <w:pStyle w:val="ListParagraph"/>
        <w:numPr>
          <w:ilvl w:val="0"/>
          <w:numId w:val="16"/>
        </w:numPr>
        <w:spacing w:before="120" w:after="120"/>
        <w:rPr>
          <w:rFonts w:ascii="Arial" w:hAnsi="Arial" w:cs="Arial"/>
        </w:rPr>
      </w:pPr>
      <w:r w:rsidRPr="000E7671">
        <w:rPr>
          <w:rFonts w:ascii="Arial" w:hAnsi="Arial" w:cs="Arial"/>
        </w:rPr>
        <w:t xml:space="preserve">GeneEd, a website with teacher’s resources, virtual labs and research highlights on current genetics research: </w:t>
      </w:r>
      <w:hyperlink r:id="rId23" w:history="1">
        <w:r w:rsidRPr="000E7671">
          <w:rPr>
            <w:rStyle w:val="Hyperlink"/>
            <w:rFonts w:ascii="Arial" w:hAnsi="Arial" w:cs="Arial"/>
          </w:rPr>
          <w:t>http://geneed.nlm.nih.gov/</w:t>
        </w:r>
      </w:hyperlink>
      <w:r w:rsidR="001B1DC1" w:rsidRPr="000E7671">
        <w:rPr>
          <w:rFonts w:ascii="Arial" w:hAnsi="Arial" w:cs="Arial"/>
        </w:rPr>
        <w:t xml:space="preserve"> (accessed 20 May 2014)</w:t>
      </w:r>
      <w:r w:rsidRPr="000E7671">
        <w:rPr>
          <w:rFonts w:ascii="Arial" w:hAnsi="Arial" w:cs="Arial"/>
        </w:rPr>
        <w:t xml:space="preserve"> </w:t>
      </w:r>
    </w:p>
    <w:p w:rsidR="00E63669" w:rsidRPr="000E7671" w:rsidRDefault="00E63669" w:rsidP="002155D7">
      <w:pPr>
        <w:pStyle w:val="ListParagraph"/>
        <w:numPr>
          <w:ilvl w:val="0"/>
          <w:numId w:val="16"/>
        </w:numPr>
        <w:spacing w:before="120" w:after="120"/>
        <w:rPr>
          <w:rFonts w:ascii="Arial" w:hAnsi="Arial" w:cs="Arial"/>
        </w:rPr>
      </w:pPr>
      <w:r w:rsidRPr="000E7671">
        <w:rPr>
          <w:rFonts w:ascii="Arial" w:hAnsi="Arial" w:cs="Arial"/>
        </w:rPr>
        <w:t xml:space="preserve">A Khan Academy course on heredity and genetics: </w:t>
      </w:r>
      <w:hyperlink r:id="rId24" w:history="1">
        <w:r w:rsidR="00EC4AAF" w:rsidRPr="000E7671">
          <w:rPr>
            <w:rStyle w:val="Hyperlink"/>
            <w:rFonts w:ascii="Arial" w:hAnsi="Arial" w:cs="Arial"/>
          </w:rPr>
          <w:t>http://www.khanacademy.org/science/biology/heredity-and-genetics/v/introduction-to-heredity</w:t>
        </w:r>
      </w:hyperlink>
      <w:r w:rsidRPr="000E7671">
        <w:rPr>
          <w:rFonts w:ascii="Arial" w:hAnsi="Arial" w:cs="Arial"/>
        </w:rPr>
        <w:t xml:space="preserve"> </w:t>
      </w:r>
      <w:r w:rsidR="001B1DC1" w:rsidRPr="000E7671">
        <w:rPr>
          <w:rFonts w:ascii="Arial" w:hAnsi="Arial" w:cs="Arial"/>
        </w:rPr>
        <w:t>(accessed 20 May 2014)</w:t>
      </w:r>
    </w:p>
    <w:p w:rsidR="00E63669" w:rsidRPr="000E7671" w:rsidRDefault="00E63669" w:rsidP="002155D7">
      <w:pPr>
        <w:pStyle w:val="ListParagraph"/>
        <w:numPr>
          <w:ilvl w:val="0"/>
          <w:numId w:val="16"/>
        </w:numPr>
        <w:spacing w:before="120" w:after="120"/>
        <w:rPr>
          <w:rFonts w:ascii="Arial" w:hAnsi="Arial" w:cs="Arial"/>
        </w:rPr>
      </w:pPr>
      <w:r w:rsidRPr="000E7671">
        <w:rPr>
          <w:rFonts w:ascii="Arial" w:hAnsi="Arial" w:cs="Arial"/>
        </w:rPr>
        <w:t xml:space="preserve">DNA from the Beginning is a website that has a series of resources and information on classical genetics, molecules of genetics, and genetic organisation and control from Cold Spring Harbor Laboratory; it includes key concepts, animations, video interviews image gallery, scientist biographies and links: </w:t>
      </w:r>
      <w:hyperlink r:id="rId25" w:history="1">
        <w:r w:rsidRPr="000E7671">
          <w:rPr>
            <w:rStyle w:val="Hyperlink"/>
            <w:rFonts w:ascii="Arial" w:hAnsi="Arial" w:cs="Arial"/>
          </w:rPr>
          <w:t>http://www.dnaftb.org/</w:t>
        </w:r>
      </w:hyperlink>
      <w:r w:rsidR="001B1DC1" w:rsidRPr="000E7671">
        <w:rPr>
          <w:rFonts w:ascii="Arial" w:hAnsi="Arial" w:cs="Arial"/>
        </w:rPr>
        <w:t xml:space="preserve"> (accessed 20 May 2014)</w:t>
      </w:r>
    </w:p>
    <w:p w:rsidR="00E63669" w:rsidRPr="000E7671" w:rsidRDefault="00E63669" w:rsidP="002155D7">
      <w:pPr>
        <w:pStyle w:val="ListParagraph"/>
        <w:numPr>
          <w:ilvl w:val="0"/>
          <w:numId w:val="16"/>
        </w:numPr>
        <w:spacing w:before="120" w:after="120"/>
        <w:rPr>
          <w:rFonts w:ascii="Arial" w:hAnsi="Arial" w:cs="Arial"/>
        </w:rPr>
      </w:pPr>
      <w:r w:rsidRPr="000E7671">
        <w:rPr>
          <w:rFonts w:ascii="Arial" w:hAnsi="Arial" w:cs="Arial"/>
        </w:rPr>
        <w:t xml:space="preserve">The Charles Darwin &amp; Evolution website, a collection of online resources to support the learning of evolution: </w:t>
      </w:r>
      <w:hyperlink r:id="rId26" w:history="1">
        <w:r w:rsidRPr="000E7671">
          <w:rPr>
            <w:rStyle w:val="Hyperlink"/>
            <w:rFonts w:ascii="Arial" w:hAnsi="Arial" w:cs="Arial"/>
          </w:rPr>
          <w:t>http://darwin200.christs.cam.ac.uk/pages/</w:t>
        </w:r>
      </w:hyperlink>
      <w:r w:rsidR="001B1DC1" w:rsidRPr="000E7671">
        <w:rPr>
          <w:rFonts w:ascii="Arial" w:hAnsi="Arial" w:cs="Arial"/>
        </w:rPr>
        <w:t xml:space="preserve"> (accessed 20 May 2014)</w:t>
      </w:r>
      <w:r w:rsidRPr="000E7671">
        <w:rPr>
          <w:rFonts w:ascii="Arial" w:hAnsi="Arial" w:cs="Arial"/>
        </w:rPr>
        <w:t xml:space="preserve"> </w:t>
      </w:r>
    </w:p>
    <w:p w:rsidR="006E5559" w:rsidRPr="000E7671" w:rsidRDefault="006E5559" w:rsidP="002155D7">
      <w:pPr>
        <w:pStyle w:val="Heading1"/>
        <w:spacing w:before="120" w:after="120"/>
        <w:rPr>
          <w:rFonts w:ascii="Arial" w:hAnsi="Arial" w:cs="Arial"/>
        </w:rPr>
      </w:pPr>
      <w:r w:rsidRPr="000E7671">
        <w:rPr>
          <w:rFonts w:ascii="Arial" w:hAnsi="Arial" w:cs="Arial"/>
        </w:rPr>
        <w:t>References</w:t>
      </w:r>
      <w:r w:rsidR="00E63669" w:rsidRPr="000E7671">
        <w:rPr>
          <w:rFonts w:ascii="Arial" w:hAnsi="Arial" w:cs="Arial"/>
        </w:rPr>
        <w:t>/bibliography</w:t>
      </w:r>
    </w:p>
    <w:p w:rsidR="00E63669" w:rsidRPr="000E7671" w:rsidRDefault="00E63669" w:rsidP="002155D7">
      <w:pPr>
        <w:spacing w:before="120" w:after="120"/>
        <w:rPr>
          <w:rFonts w:ascii="Arial" w:hAnsi="Arial" w:cs="Arial"/>
        </w:rPr>
      </w:pPr>
      <w:r w:rsidRPr="000E7671">
        <w:rPr>
          <w:rFonts w:ascii="Arial" w:hAnsi="Arial" w:cs="Arial"/>
        </w:rPr>
        <w:t xml:space="preserve">Bulman, L. (1985) </w:t>
      </w:r>
      <w:r w:rsidRPr="000E7671">
        <w:rPr>
          <w:rFonts w:ascii="Arial" w:hAnsi="Arial" w:cs="Arial"/>
          <w:i/>
          <w:iCs/>
        </w:rPr>
        <w:t>Teaching Language and Study Skills in Secondary Science</w:t>
      </w:r>
      <w:r w:rsidRPr="000E7671">
        <w:rPr>
          <w:rFonts w:ascii="Arial" w:hAnsi="Arial" w:cs="Arial"/>
        </w:rPr>
        <w:t>. London</w:t>
      </w:r>
      <w:r w:rsidR="00B6045A" w:rsidRPr="000E7671">
        <w:rPr>
          <w:rFonts w:ascii="Arial" w:hAnsi="Arial" w:cs="Arial"/>
        </w:rPr>
        <w:t>, UK</w:t>
      </w:r>
      <w:r w:rsidRPr="000E7671">
        <w:rPr>
          <w:rFonts w:ascii="Arial" w:hAnsi="Arial" w:cs="Arial"/>
        </w:rPr>
        <w:t>: Heinemann.</w:t>
      </w:r>
    </w:p>
    <w:p w:rsidR="00E63669" w:rsidRPr="000E7671" w:rsidRDefault="00E63669" w:rsidP="002155D7">
      <w:pPr>
        <w:spacing w:before="120" w:after="120"/>
        <w:rPr>
          <w:rFonts w:ascii="Arial" w:hAnsi="Arial" w:cs="Arial"/>
        </w:rPr>
      </w:pPr>
      <w:r w:rsidRPr="000E7671">
        <w:rPr>
          <w:rFonts w:ascii="Arial" w:hAnsi="Arial" w:cs="Arial"/>
        </w:rPr>
        <w:t xml:space="preserve">Davies, F. and Greene, T. (1984) </w:t>
      </w:r>
      <w:r w:rsidRPr="000E7671">
        <w:rPr>
          <w:rFonts w:ascii="Arial" w:hAnsi="Arial" w:cs="Arial"/>
          <w:i/>
          <w:iCs/>
        </w:rPr>
        <w:t>Reading for Learning in the Sciences</w:t>
      </w:r>
      <w:r w:rsidRPr="000E7671">
        <w:rPr>
          <w:rFonts w:ascii="Arial" w:hAnsi="Arial" w:cs="Arial"/>
        </w:rPr>
        <w:t>. London</w:t>
      </w:r>
      <w:r w:rsidR="00B6045A" w:rsidRPr="000E7671">
        <w:rPr>
          <w:rFonts w:ascii="Arial" w:hAnsi="Arial" w:cs="Arial"/>
        </w:rPr>
        <w:t>, UK</w:t>
      </w:r>
      <w:r w:rsidRPr="000E7671">
        <w:rPr>
          <w:rFonts w:ascii="Arial" w:hAnsi="Arial" w:cs="Arial"/>
        </w:rPr>
        <w:t>: Oliver and Boyd.</w:t>
      </w:r>
    </w:p>
    <w:p w:rsidR="00E63669" w:rsidRPr="000E7671" w:rsidRDefault="00E63669" w:rsidP="002155D7">
      <w:pPr>
        <w:spacing w:before="120" w:after="120"/>
        <w:rPr>
          <w:rFonts w:ascii="Arial" w:hAnsi="Arial" w:cs="Arial"/>
        </w:rPr>
      </w:pPr>
      <w:r w:rsidRPr="000E7671">
        <w:rPr>
          <w:rFonts w:ascii="Arial" w:hAnsi="Arial" w:cs="Arial"/>
        </w:rPr>
        <w:t xml:space="preserve">Newton, D.P. (1990) </w:t>
      </w:r>
      <w:r w:rsidRPr="000E7671">
        <w:rPr>
          <w:rFonts w:ascii="Arial" w:hAnsi="Arial" w:cs="Arial"/>
          <w:i/>
          <w:iCs/>
        </w:rPr>
        <w:t>Teaching with Text</w:t>
      </w:r>
      <w:r w:rsidRPr="000E7671">
        <w:rPr>
          <w:rFonts w:ascii="Arial" w:hAnsi="Arial" w:cs="Arial"/>
        </w:rPr>
        <w:t>. London</w:t>
      </w:r>
      <w:r w:rsidR="00B6045A" w:rsidRPr="000E7671">
        <w:rPr>
          <w:rFonts w:ascii="Arial" w:hAnsi="Arial" w:cs="Arial"/>
        </w:rPr>
        <w:t>, UK</w:t>
      </w:r>
      <w:r w:rsidRPr="000E7671">
        <w:rPr>
          <w:rFonts w:ascii="Arial" w:hAnsi="Arial" w:cs="Arial"/>
        </w:rPr>
        <w:t>:</w:t>
      </w:r>
      <w:r w:rsidR="00B6045A" w:rsidRPr="000E7671">
        <w:rPr>
          <w:rFonts w:ascii="Arial" w:hAnsi="Arial" w:cs="Arial"/>
        </w:rPr>
        <w:t xml:space="preserve"> Kogan Page.</w:t>
      </w:r>
    </w:p>
    <w:p w:rsidR="0016476F" w:rsidRPr="000E7671" w:rsidRDefault="00E63669" w:rsidP="002155D7">
      <w:pPr>
        <w:spacing w:before="120" w:after="120"/>
        <w:rPr>
          <w:rFonts w:ascii="Arial" w:eastAsia="Arial Unicode MS" w:hAnsi="Arial" w:cs="Arial"/>
          <w:color w:val="4F81BD" w:themeColor="accent1"/>
          <w:sz w:val="44"/>
          <w:szCs w:val="40"/>
        </w:rPr>
      </w:pPr>
      <w:r w:rsidRPr="000E7671">
        <w:rPr>
          <w:rFonts w:ascii="Arial" w:hAnsi="Arial" w:cs="Arial"/>
        </w:rPr>
        <w:t xml:space="preserve">Wray, D. and Lewis, M. (1997) </w:t>
      </w:r>
      <w:r w:rsidRPr="000E7671">
        <w:rPr>
          <w:rFonts w:ascii="Arial" w:hAnsi="Arial" w:cs="Arial"/>
          <w:i/>
          <w:iCs/>
        </w:rPr>
        <w:t>Extending Literacy: Children Reading and Writing Non-fiction</w:t>
      </w:r>
      <w:r w:rsidRPr="000E7671">
        <w:rPr>
          <w:rFonts w:ascii="Arial" w:hAnsi="Arial" w:cs="Arial"/>
        </w:rPr>
        <w:t>. London</w:t>
      </w:r>
      <w:r w:rsidR="00B6045A" w:rsidRPr="000E7671">
        <w:rPr>
          <w:rFonts w:ascii="Arial" w:hAnsi="Arial" w:cs="Arial"/>
        </w:rPr>
        <w:t>, UK</w:t>
      </w:r>
      <w:r w:rsidRPr="000E7671">
        <w:rPr>
          <w:rFonts w:ascii="Arial" w:hAnsi="Arial" w:cs="Arial"/>
        </w:rPr>
        <w:t>: Routledge.</w:t>
      </w:r>
      <w:r w:rsidR="00413300" w:rsidRPr="000E7671">
        <w:rPr>
          <w:rFonts w:ascii="Arial" w:hAnsi="Arial" w:cs="Arial"/>
        </w:rPr>
        <w:fldChar w:fldCharType="begin">
          <w:fldData xml:space="preserve">PEVuZE5vdGU+PENpdGUgRXhjbHVkZUF1dGg9IjEiIEV4Y2x1ZGVZZWFyPSIxIiBIaWRkZW49IjEi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</w:fldData>
        </w:fldChar>
      </w:r>
      <w:r w:rsidRPr="000E7671">
        <w:rPr>
          <w:rFonts w:ascii="Arial" w:hAnsi="Arial" w:cs="Arial"/>
        </w:rPr>
        <w:instrText xml:space="preserve"> ADDIN EN.CITE </w:instrText>
      </w:r>
      <w:r w:rsidR="00413300" w:rsidRPr="000E7671">
        <w:rPr>
          <w:rFonts w:ascii="Arial" w:hAnsi="Arial" w:cs="Arial"/>
        </w:rPr>
        <w:fldChar w:fldCharType="begin">
          <w:fldData xml:space="preserve">PEVuZE5vdGU+PENpdGUgRXhjbHVkZUF1dGg9IjEiIEV4Y2x1ZGVZZWFyPSIxIiBIaWRkZW49IjEi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</w:fldData>
        </w:fldChar>
      </w:r>
      <w:r w:rsidRPr="000E7671">
        <w:rPr>
          <w:rFonts w:ascii="Arial" w:hAnsi="Arial" w:cs="Arial"/>
        </w:rPr>
        <w:instrText xml:space="preserve"> ADDIN EN.CITE.DATA </w:instrText>
      </w:r>
      <w:r w:rsidR="00413300" w:rsidRPr="000E7671">
        <w:rPr>
          <w:rFonts w:ascii="Arial" w:hAnsi="Arial" w:cs="Arial"/>
        </w:rPr>
      </w:r>
      <w:r w:rsidR="00413300" w:rsidRPr="000E7671">
        <w:rPr>
          <w:rFonts w:ascii="Arial" w:hAnsi="Arial" w:cs="Arial"/>
        </w:rPr>
        <w:fldChar w:fldCharType="end"/>
      </w:r>
      <w:r w:rsidR="00413300" w:rsidRPr="000E7671">
        <w:rPr>
          <w:rFonts w:ascii="Arial" w:hAnsi="Arial" w:cs="Arial"/>
        </w:rPr>
      </w:r>
      <w:r w:rsidR="00413300" w:rsidRPr="000E7671">
        <w:rPr>
          <w:rFonts w:ascii="Arial" w:hAnsi="Arial" w:cs="Arial"/>
        </w:rPr>
        <w:fldChar w:fldCharType="end"/>
      </w:r>
    </w:p>
    <w:p w:rsidR="00FE6233" w:rsidRPr="000E7671" w:rsidRDefault="00E36845" w:rsidP="002155D7">
      <w:pPr>
        <w:pStyle w:val="Heading1"/>
        <w:spacing w:before="120" w:after="120"/>
        <w:rPr>
          <w:rFonts w:ascii="Arial" w:hAnsi="Arial" w:cs="Arial"/>
        </w:rPr>
      </w:pPr>
      <w:r w:rsidRPr="000E7671">
        <w:rPr>
          <w:rFonts w:ascii="Arial" w:hAnsi="Arial" w:cs="Arial"/>
        </w:rPr>
        <w:t>A</w:t>
      </w:r>
      <w:r w:rsidR="00FE6233" w:rsidRPr="000E7671">
        <w:rPr>
          <w:rFonts w:ascii="Arial" w:hAnsi="Arial" w:cs="Arial"/>
        </w:rPr>
        <w:t>cknowledgements</w:t>
      </w:r>
      <w:bookmarkEnd w:id="28"/>
    </w:p>
    <w:p w:rsidR="002155D7" w:rsidRPr="000E7671" w:rsidRDefault="002155D7" w:rsidP="002155D7">
      <w:pPr>
        <w:autoSpaceDE w:val="0"/>
        <w:autoSpaceDN w:val="0"/>
        <w:spacing w:before="120" w:after="120"/>
        <w:rPr>
          <w:rFonts w:ascii="Arial" w:hAnsi="Arial" w:cs="Arial"/>
        </w:rPr>
      </w:pPr>
      <w:r w:rsidRPr="000E7671">
        <w:rPr>
          <w:rFonts w:ascii="Arial" w:hAnsi="Arial" w:cs="Arial"/>
          <w:color w:val="000000"/>
        </w:rPr>
        <w:t xml:space="preserve">Except for third party materials and otherwise stated below, this content is made available under a Creative Commons Attribution-ShareAlike licence </w:t>
      </w:r>
      <w:r w:rsidRPr="000E7671">
        <w:rPr>
          <w:rFonts w:ascii="Arial" w:hAnsi="Arial" w:cs="Arial"/>
        </w:rPr>
        <w:t>(</w:t>
      </w:r>
      <w:hyperlink r:id="rId27" w:history="1">
        <w:r w:rsidRPr="000E7671">
          <w:rPr>
            <w:rStyle w:val="Hyperlink"/>
            <w:rFonts w:ascii="Arial" w:hAnsi="Arial" w:cs="Arial"/>
          </w:rPr>
          <w:t>http://creativecommons.org/licenses/by-sa/3.0/</w:t>
        </w:r>
      </w:hyperlink>
      <w:r w:rsidRPr="000E7671">
        <w:rPr>
          <w:rFonts w:ascii="Arial" w:hAnsi="Arial" w:cs="Arial"/>
        </w:rPr>
        <w:t>). The material acknowledged below is Proprietary and used under licence for this project, and not subject to the Creative Commons Licence. This means that this material may only be used unadapted within the TESS-India project and not in any subsequent OER versions. This includes the use of the TESS-India, OU and UKAID logos.</w:t>
      </w:r>
    </w:p>
    <w:p w:rsidR="002155D7" w:rsidRPr="000E7671" w:rsidRDefault="002155D7" w:rsidP="002155D7">
      <w:pPr>
        <w:autoSpaceDE w:val="0"/>
        <w:autoSpaceDN w:val="0"/>
        <w:spacing w:before="120" w:after="120"/>
        <w:rPr>
          <w:rFonts w:ascii="Arial" w:hAnsi="Arial" w:cs="Arial"/>
        </w:rPr>
      </w:pPr>
      <w:r w:rsidRPr="000E7671">
        <w:rPr>
          <w:rFonts w:ascii="Arial" w:hAnsi="Arial" w:cs="Arial"/>
        </w:rPr>
        <w:t>Grateful acknowledgement is made to the following sources for permission to reproduce the material in this unit:</w:t>
      </w:r>
    </w:p>
    <w:p w:rsidR="002155D7" w:rsidRPr="000E7671" w:rsidRDefault="002155D7" w:rsidP="002155D7">
      <w:pPr>
        <w:spacing w:before="120" w:after="120"/>
        <w:rPr>
          <w:rFonts w:ascii="Arial" w:hAnsi="Arial" w:cs="Arial"/>
        </w:rPr>
      </w:pPr>
      <w:r w:rsidRPr="000E7671">
        <w:rPr>
          <w:rFonts w:ascii="Arial" w:hAnsi="Arial" w:cs="Arial"/>
        </w:rPr>
        <w:t>Figure 2:  from Class X Science, p. 154.  © National Council of Educational Research and Training, 2006, (</w:t>
      </w:r>
      <w:hyperlink r:id="rId28" w:history="1">
        <w:r w:rsidRPr="000E7671">
          <w:rPr>
            <w:rStyle w:val="Hyperlink"/>
            <w:rFonts w:ascii="Arial" w:eastAsia="Arial Unicode MS" w:hAnsi="Arial" w:cs="Arial"/>
          </w:rPr>
          <w:t>http://www.ncert.nic.in/</w:t>
        </w:r>
      </w:hyperlink>
      <w:r w:rsidRPr="000E7671">
        <w:rPr>
          <w:rFonts w:ascii="Arial" w:hAnsi="Arial" w:cs="Arial"/>
        </w:rPr>
        <w:t>).</w:t>
      </w:r>
    </w:p>
    <w:p w:rsidR="002155D7" w:rsidRPr="000E7671" w:rsidRDefault="002155D7" w:rsidP="002155D7">
      <w:pPr>
        <w:autoSpaceDE w:val="0"/>
        <w:autoSpaceDN w:val="0"/>
        <w:spacing w:before="120" w:after="120"/>
        <w:rPr>
          <w:rFonts w:ascii="Arial" w:hAnsi="Arial" w:cs="Arial"/>
        </w:rPr>
      </w:pPr>
      <w:r w:rsidRPr="000E7671">
        <w:rPr>
          <w:rFonts w:ascii="Arial" w:hAnsi="Arial" w:cs="Arial"/>
        </w:rPr>
        <w:t>Every effort has been made to contact copyright owners. If any have been inadvertently overlooked the publishers will be pleased to make the necessary arrangements at the first opportunity.</w:t>
      </w:r>
    </w:p>
    <w:p w:rsidR="002155D7" w:rsidRPr="000E7671" w:rsidRDefault="002155D7" w:rsidP="002155D7">
      <w:pPr>
        <w:autoSpaceDE w:val="0"/>
        <w:autoSpaceDN w:val="0"/>
        <w:spacing w:before="120" w:after="120"/>
        <w:rPr>
          <w:rFonts w:ascii="Arial" w:hAnsi="Arial" w:cs="Arial"/>
          <w:color w:val="000000"/>
        </w:rPr>
      </w:pPr>
      <w:r w:rsidRPr="000E7671">
        <w:rPr>
          <w:rFonts w:ascii="Arial" w:hAnsi="Arial" w:cs="Arial"/>
          <w:color w:val="000000"/>
        </w:rPr>
        <w:t>Video (including video stills): thanks are extended to the teacher educators, headteachers, teachers and students across India who worked with The Open University in the productions.</w:t>
      </w:r>
    </w:p>
    <w:sectPr w:rsidR="002155D7" w:rsidRPr="000E7671" w:rsidSect="009C22E3">
      <w:headerReference w:type="even" r:id="rId29"/>
      <w:headerReference w:type="default" r:id="rId30"/>
      <w:footerReference w:type="even" r:id="rId31"/>
      <w:footerReference w:type="default" r:id="rId32"/>
      <w:headerReference w:type="first" r:id="rId33"/>
      <w:pgSz w:w="11907" w:h="16839" w:code="9"/>
      <w:pgMar w:top="720" w:right="720" w:bottom="720" w:left="720" w:header="720" w:footer="216" w:gutter="0"/>
      <w:pgNumType w:start="1"/>
      <w:cols w:space="720"/>
      <w:docGrid w:linePitch="36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17FB" w:rsidRDefault="009B17FB" w:rsidP="00B44EA4">
      <w:r>
        <w:separator/>
      </w:r>
    </w:p>
  </w:endnote>
  <w:endnote w:type="continuationSeparator" w:id="0">
    <w:p w:rsidR="009B17FB" w:rsidRDefault="009B17FB" w:rsidP="00B44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exSansBookT">
    <w:altName w:val="Microsoft YaHei"/>
    <w:panose1 w:val="02000503020000020004"/>
    <w:charset w:val="00"/>
    <w:family w:val="auto"/>
    <w:pitch w:val="variable"/>
    <w:sig w:usb0="800000A7" w:usb1="00000040" w:usb2="00000000" w:usb3="00000000" w:csb0="00000009" w:csb1="00000000"/>
  </w:font>
  <w:font w:name="ApexSansBoldT">
    <w:altName w:val="Microsoft YaHei"/>
    <w:panose1 w:val="02000503020000020004"/>
    <w:charset w:val="00"/>
    <w:family w:val="auto"/>
    <w:pitch w:val="variable"/>
    <w:sig w:usb0="800000A7" w:usb1="00000040" w:usb2="00000000" w:usb3="00000000" w:csb0="00000009"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pexSansMediumT">
    <w:altName w:val="Microsoft YaHei"/>
    <w:panose1 w:val="02000503020000020004"/>
    <w:charset w:val="00"/>
    <w:family w:val="auto"/>
    <w:pitch w:val="variable"/>
    <w:sig w:usb0="800000A7" w:usb1="00000040" w:usb2="00000000" w:usb3="00000000" w:csb0="00000009"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9EE" w:rsidRDefault="006F79EE">
    <w:pPr>
      <w:pStyle w:val="Footer"/>
      <w:jc w:val="right"/>
    </w:pPr>
  </w:p>
  <w:p w:rsidR="006F79EE" w:rsidRDefault="006F79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873" w:rsidRDefault="00933873">
    <w:pPr>
      <w:pStyle w:val="Footer"/>
      <w:jc w:val="right"/>
    </w:pPr>
  </w:p>
  <w:p w:rsidR="00933873" w:rsidRDefault="009338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5683" w:rsidRPr="000E7671" w:rsidRDefault="00413300">
    <w:pPr>
      <w:pStyle w:val="Footer"/>
      <w:rPr>
        <w:rFonts w:ascii="Arial" w:hAnsi="Arial" w:cs="Arial"/>
        <w:sz w:val="18"/>
        <w:szCs w:val="18"/>
      </w:rPr>
    </w:pPr>
    <w:r w:rsidRPr="000E7671">
      <w:rPr>
        <w:rFonts w:ascii="Arial" w:hAnsi="Arial" w:cs="Arial"/>
        <w:sz w:val="18"/>
        <w:szCs w:val="18"/>
      </w:rPr>
      <w:fldChar w:fldCharType="begin"/>
    </w:r>
    <w:r w:rsidR="006F79EE" w:rsidRPr="000E7671">
      <w:rPr>
        <w:rFonts w:ascii="Arial" w:hAnsi="Arial" w:cs="Arial"/>
        <w:sz w:val="18"/>
        <w:szCs w:val="18"/>
      </w:rPr>
      <w:instrText xml:space="preserve"> PAGE   \* MERGEFORMAT </w:instrText>
    </w:r>
    <w:r w:rsidRPr="000E7671">
      <w:rPr>
        <w:rFonts w:ascii="Arial" w:hAnsi="Arial" w:cs="Arial"/>
        <w:sz w:val="18"/>
        <w:szCs w:val="18"/>
      </w:rPr>
      <w:fldChar w:fldCharType="separate"/>
    </w:r>
    <w:r w:rsidR="00F73657">
      <w:rPr>
        <w:rFonts w:ascii="Arial" w:hAnsi="Arial" w:cs="Arial"/>
        <w:noProof/>
        <w:sz w:val="18"/>
        <w:szCs w:val="18"/>
      </w:rPr>
      <w:t>2</w:t>
    </w:r>
    <w:r w:rsidRPr="000E7671">
      <w:rPr>
        <w:rFonts w:ascii="Arial" w:hAnsi="Arial" w:cs="Arial"/>
        <w:noProof/>
        <w:sz w:val="18"/>
        <w:szCs w:val="18"/>
      </w:rPr>
      <w:fldChar w:fldCharType="end"/>
    </w:r>
    <w:r w:rsidR="006F79EE" w:rsidRPr="000E7671">
      <w:rPr>
        <w:rFonts w:ascii="Arial" w:hAnsi="Arial" w:cs="Arial"/>
        <w:sz w:val="18"/>
        <w:szCs w:val="18"/>
      </w:rPr>
      <w:ptab w:relativeTo="margin" w:alignment="center" w:leader="none"/>
    </w:r>
    <w:r w:rsidR="006F79EE" w:rsidRPr="000E7671">
      <w:rPr>
        <w:rFonts w:ascii="Arial" w:hAnsi="Arial" w:cs="Arial"/>
        <w:sz w:val="18"/>
        <w:szCs w:val="18"/>
      </w:rPr>
      <w:t>www.TESS-India.edu.in</w:t>
    </w:r>
    <w:r w:rsidR="006F79EE" w:rsidRPr="000E7671">
      <w:rPr>
        <w:rFonts w:ascii="Arial" w:hAnsi="Arial" w:cs="Arial"/>
        <w:sz w:val="18"/>
        <w:szCs w:val="18"/>
      </w:rPr>
      <w:ptab w:relativeTo="margin" w:alignment="right" w:leader="none"/>
    </w:r>
    <w:r w:rsidR="006F79EE" w:rsidRPr="000E7671">
      <w:rPr>
        <w:rFonts w:ascii="Arial" w:hAnsi="Arial" w:cs="Arial"/>
        <w:sz w:val="18"/>
        <w:szCs w:val="18"/>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873" w:rsidRPr="000E7671" w:rsidRDefault="006F79EE" w:rsidP="006F79EE">
    <w:pPr>
      <w:pStyle w:val="Footer"/>
      <w:rPr>
        <w:rFonts w:ascii="Arial" w:hAnsi="Arial" w:cs="Arial"/>
        <w:sz w:val="18"/>
        <w:szCs w:val="18"/>
      </w:rPr>
    </w:pPr>
    <w:r w:rsidRPr="000E7671">
      <w:rPr>
        <w:rFonts w:ascii="Arial" w:hAnsi="Arial" w:cs="Arial"/>
      </w:rPr>
      <w:t xml:space="preserve"> </w:t>
    </w:r>
    <w:r w:rsidRPr="000E7671">
      <w:rPr>
        <w:rFonts w:ascii="Arial" w:hAnsi="Arial" w:cs="Arial"/>
        <w:sz w:val="18"/>
        <w:szCs w:val="18"/>
      </w:rPr>
      <w:ptab w:relativeTo="margin" w:alignment="center" w:leader="none"/>
    </w:r>
    <w:r w:rsidRPr="000E7671">
      <w:rPr>
        <w:rFonts w:ascii="Arial" w:hAnsi="Arial" w:cs="Arial"/>
        <w:sz w:val="18"/>
        <w:szCs w:val="18"/>
      </w:rPr>
      <w:t>www.TESS-India.edu.in</w:t>
    </w:r>
    <w:r w:rsidRPr="000E7671">
      <w:rPr>
        <w:rFonts w:ascii="Arial" w:hAnsi="Arial" w:cs="Arial"/>
        <w:sz w:val="18"/>
        <w:szCs w:val="18"/>
      </w:rPr>
      <w:ptab w:relativeTo="margin" w:alignment="right" w:leader="none"/>
    </w:r>
    <w:r w:rsidR="00413300" w:rsidRPr="000E7671">
      <w:rPr>
        <w:rFonts w:ascii="Arial" w:hAnsi="Arial" w:cs="Arial"/>
        <w:sz w:val="18"/>
        <w:szCs w:val="18"/>
      </w:rPr>
      <w:fldChar w:fldCharType="begin"/>
    </w:r>
    <w:r w:rsidRPr="000E7671">
      <w:rPr>
        <w:rFonts w:ascii="Arial" w:hAnsi="Arial" w:cs="Arial"/>
        <w:sz w:val="18"/>
        <w:szCs w:val="18"/>
      </w:rPr>
      <w:instrText xml:space="preserve"> PAGE   \* MERGEFORMAT </w:instrText>
    </w:r>
    <w:r w:rsidR="00413300" w:rsidRPr="000E7671">
      <w:rPr>
        <w:rFonts w:ascii="Arial" w:hAnsi="Arial" w:cs="Arial"/>
        <w:sz w:val="18"/>
        <w:szCs w:val="18"/>
      </w:rPr>
      <w:fldChar w:fldCharType="separate"/>
    </w:r>
    <w:r w:rsidR="00F73657">
      <w:rPr>
        <w:rFonts w:ascii="Arial" w:hAnsi="Arial" w:cs="Arial"/>
        <w:noProof/>
        <w:sz w:val="18"/>
        <w:szCs w:val="18"/>
      </w:rPr>
      <w:t>1</w:t>
    </w:r>
    <w:r w:rsidR="00413300" w:rsidRPr="000E7671">
      <w:rPr>
        <w:rFonts w:ascii="Arial" w:hAnsi="Arial" w:cs="Arial"/>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17FB" w:rsidRDefault="009B17FB" w:rsidP="00B44EA4">
      <w:r>
        <w:separator/>
      </w:r>
    </w:p>
  </w:footnote>
  <w:footnote w:type="continuationSeparator" w:id="0">
    <w:p w:rsidR="009B17FB" w:rsidRDefault="009B17FB" w:rsidP="00B44E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873" w:rsidRDefault="0016476F">
    <w:pPr>
      <w:pStyle w:val="Header"/>
    </w:pPr>
    <w:r w:rsidRPr="00E63669">
      <w:rPr>
        <w:sz w:val="18"/>
        <w:szCs w:val="18"/>
      </w:rPr>
      <w:t>Reading in the science classroom: heredity and evolution</w:t>
    </w:r>
  </w:p>
  <w:p w:rsidR="00933873" w:rsidRDefault="009338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6937" w:rsidRPr="000E7671" w:rsidRDefault="00E63669" w:rsidP="002155D7">
    <w:pPr>
      <w:pStyle w:val="Header"/>
      <w:spacing w:after="0" w:line="240" w:lineRule="auto"/>
      <w:rPr>
        <w:rFonts w:ascii="Arial" w:hAnsi="Arial" w:cs="Arial"/>
        <w:sz w:val="18"/>
        <w:szCs w:val="18"/>
      </w:rPr>
    </w:pPr>
    <w:r w:rsidRPr="000E7671">
      <w:rPr>
        <w:rFonts w:ascii="Arial" w:hAnsi="Arial" w:cs="Arial"/>
        <w:sz w:val="18"/>
        <w:szCs w:val="18"/>
      </w:rPr>
      <w:t>Reading in the science classroom: heredity and evolution</w:t>
    </w:r>
  </w:p>
  <w:p w:rsidR="001F1D67" w:rsidRPr="000E7671" w:rsidRDefault="001F1D67" w:rsidP="002155D7">
    <w:pPr>
      <w:pStyle w:val="Header"/>
      <w:spacing w:after="0" w:line="240" w:lineRule="auto"/>
      <w:rPr>
        <w:rFonts w:ascii="Arial" w:hAnsi="Arial"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669" w:rsidRPr="000E7671" w:rsidRDefault="00E63669" w:rsidP="002155D7">
    <w:pPr>
      <w:pStyle w:val="Header"/>
      <w:spacing w:after="0" w:line="240" w:lineRule="auto"/>
      <w:jc w:val="right"/>
      <w:rPr>
        <w:rFonts w:ascii="Arial" w:hAnsi="Arial" w:cs="Arial"/>
      </w:rPr>
    </w:pPr>
    <w:r w:rsidRPr="000E7671">
      <w:rPr>
        <w:rFonts w:ascii="Arial" w:hAnsi="Arial" w:cs="Arial"/>
        <w:sz w:val="18"/>
        <w:szCs w:val="18"/>
      </w:rPr>
      <w:t>Reading in the science classroom: heredity and evolution</w:t>
    </w:r>
  </w:p>
  <w:p w:rsidR="00831583" w:rsidRPr="000E7671" w:rsidRDefault="00831583" w:rsidP="002155D7">
    <w:pPr>
      <w:pStyle w:val="Header"/>
      <w:spacing w:after="0" w:line="240" w:lineRule="auto"/>
      <w:rPr>
        <w:rFonts w:ascii="Arial" w:hAnsi="Arial" w:cs="Aria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1583" w:rsidRDefault="008315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CA243E0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name w:val="WWNum1"/>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2" w15:restartNumberingAfterBreak="0">
    <w:nsid w:val="00000002"/>
    <w:multiLevelType w:val="multilevel"/>
    <w:tmpl w:val="00000002"/>
    <w:name w:val="WWNum2"/>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3" w15:restartNumberingAfterBreak="0">
    <w:nsid w:val="00000003"/>
    <w:multiLevelType w:val="multilevel"/>
    <w:tmpl w:val="00000003"/>
    <w:name w:val="WWNum3"/>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4" w15:restartNumberingAfterBreak="0">
    <w:nsid w:val="00000004"/>
    <w:multiLevelType w:val="multilevel"/>
    <w:tmpl w:val="00000004"/>
    <w:name w:val="WWNum4"/>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5" w15:restartNumberingAfterBreak="0">
    <w:nsid w:val="14D448B5"/>
    <w:multiLevelType w:val="hybridMultilevel"/>
    <w:tmpl w:val="62F489D6"/>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1FD03886"/>
    <w:multiLevelType w:val="hybridMultilevel"/>
    <w:tmpl w:val="88AA8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09449D"/>
    <w:multiLevelType w:val="hybridMultilevel"/>
    <w:tmpl w:val="03C6378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8" w15:restartNumberingAfterBreak="0">
    <w:nsid w:val="2BDD7C9A"/>
    <w:multiLevelType w:val="hybridMultilevel"/>
    <w:tmpl w:val="371A5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2429F9"/>
    <w:multiLevelType w:val="hybridMultilevel"/>
    <w:tmpl w:val="D130A8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CC2C19"/>
    <w:multiLevelType w:val="hybridMultilevel"/>
    <w:tmpl w:val="D0444AC0"/>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4AC23C35"/>
    <w:multiLevelType w:val="hybridMultilevel"/>
    <w:tmpl w:val="A7922E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556C34"/>
    <w:multiLevelType w:val="hybridMultilevel"/>
    <w:tmpl w:val="86D06BB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1679BC"/>
    <w:multiLevelType w:val="hybridMultilevel"/>
    <w:tmpl w:val="F600D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7F4731"/>
    <w:multiLevelType w:val="hybridMultilevel"/>
    <w:tmpl w:val="DE620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2F20EB"/>
    <w:multiLevelType w:val="hybridMultilevel"/>
    <w:tmpl w:val="B282A88C"/>
    <w:lvl w:ilvl="0" w:tplc="8AF8E5BA">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6" w15:restartNumberingAfterBreak="0">
    <w:nsid w:val="652460DE"/>
    <w:multiLevelType w:val="hybridMultilevel"/>
    <w:tmpl w:val="49583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7679A2"/>
    <w:multiLevelType w:val="hybridMultilevel"/>
    <w:tmpl w:val="2D22BBC6"/>
    <w:lvl w:ilvl="0" w:tplc="08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B9C1016"/>
    <w:multiLevelType w:val="hybridMultilevel"/>
    <w:tmpl w:val="797E6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8C484F"/>
    <w:multiLevelType w:val="hybridMultilevel"/>
    <w:tmpl w:val="7FE866D6"/>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86D4B13"/>
    <w:multiLevelType w:val="hybridMultilevel"/>
    <w:tmpl w:val="9DFE8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9"/>
  </w:num>
  <w:num w:numId="4">
    <w:abstractNumId w:val="16"/>
  </w:num>
  <w:num w:numId="5">
    <w:abstractNumId w:val="6"/>
  </w:num>
  <w:num w:numId="6">
    <w:abstractNumId w:val="8"/>
  </w:num>
  <w:num w:numId="7">
    <w:abstractNumId w:val="5"/>
  </w:num>
  <w:num w:numId="8">
    <w:abstractNumId w:val="13"/>
  </w:num>
  <w:num w:numId="9">
    <w:abstractNumId w:val="11"/>
  </w:num>
  <w:num w:numId="10">
    <w:abstractNumId w:val="14"/>
  </w:num>
  <w:num w:numId="11">
    <w:abstractNumId w:val="18"/>
  </w:num>
  <w:num w:numId="12">
    <w:abstractNumId w:val="10"/>
  </w:num>
  <w:num w:numId="13">
    <w:abstractNumId w:val="15"/>
  </w:num>
  <w:num w:numId="14">
    <w:abstractNumId w:val="12"/>
  </w:num>
  <w:num w:numId="15">
    <w:abstractNumId w:val="17"/>
  </w:num>
  <w:num w:numId="16">
    <w:abstractNumId w:val="20"/>
  </w:num>
  <w:num w:numId="17">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50177"/>
  </w:hdrShapeDefaults>
  <w:footnotePr>
    <w:footnote w:id="-1"/>
    <w:footnote w:id="0"/>
  </w:footnotePr>
  <w:endnotePr>
    <w:endnote w:id="-1"/>
    <w:endnote w:id="0"/>
  </w:endnotePr>
  <w:compat>
    <w:compatSetting w:name="compatibilityMode" w:uri="http://schemas.microsoft.com/office/word" w:val="12"/>
  </w:compat>
  <w:rsids>
    <w:rsidRoot w:val="005B12F1"/>
    <w:rsid w:val="0000066F"/>
    <w:rsid w:val="000009C8"/>
    <w:rsid w:val="00001660"/>
    <w:rsid w:val="000024E4"/>
    <w:rsid w:val="00004146"/>
    <w:rsid w:val="0000514B"/>
    <w:rsid w:val="00005177"/>
    <w:rsid w:val="000054BA"/>
    <w:rsid w:val="0000561C"/>
    <w:rsid w:val="00005AE8"/>
    <w:rsid w:val="00006C3B"/>
    <w:rsid w:val="00007CAE"/>
    <w:rsid w:val="000107FA"/>
    <w:rsid w:val="00010870"/>
    <w:rsid w:val="00011221"/>
    <w:rsid w:val="00012E4E"/>
    <w:rsid w:val="00014235"/>
    <w:rsid w:val="00014BF3"/>
    <w:rsid w:val="00014C5A"/>
    <w:rsid w:val="00014E1B"/>
    <w:rsid w:val="00015B68"/>
    <w:rsid w:val="00015D7D"/>
    <w:rsid w:val="0001669D"/>
    <w:rsid w:val="00020374"/>
    <w:rsid w:val="00021E45"/>
    <w:rsid w:val="00022C0C"/>
    <w:rsid w:val="00023A5E"/>
    <w:rsid w:val="00023BB7"/>
    <w:rsid w:val="00023C68"/>
    <w:rsid w:val="000243A0"/>
    <w:rsid w:val="00026081"/>
    <w:rsid w:val="000263AA"/>
    <w:rsid w:val="00027129"/>
    <w:rsid w:val="0002718A"/>
    <w:rsid w:val="00030B07"/>
    <w:rsid w:val="000319E3"/>
    <w:rsid w:val="000344ED"/>
    <w:rsid w:val="00034C54"/>
    <w:rsid w:val="000354EF"/>
    <w:rsid w:val="00036DBD"/>
    <w:rsid w:val="000406B6"/>
    <w:rsid w:val="0004133A"/>
    <w:rsid w:val="0004228F"/>
    <w:rsid w:val="000425AC"/>
    <w:rsid w:val="000439E8"/>
    <w:rsid w:val="00044D1D"/>
    <w:rsid w:val="00044E64"/>
    <w:rsid w:val="00046B95"/>
    <w:rsid w:val="00046BDA"/>
    <w:rsid w:val="00047D74"/>
    <w:rsid w:val="00047EE2"/>
    <w:rsid w:val="00050657"/>
    <w:rsid w:val="000511D1"/>
    <w:rsid w:val="000518A9"/>
    <w:rsid w:val="00051A68"/>
    <w:rsid w:val="00051B1E"/>
    <w:rsid w:val="00052E9C"/>
    <w:rsid w:val="00053AB8"/>
    <w:rsid w:val="00053BE1"/>
    <w:rsid w:val="00054573"/>
    <w:rsid w:val="00054892"/>
    <w:rsid w:val="00054E5C"/>
    <w:rsid w:val="00054FC8"/>
    <w:rsid w:val="00057638"/>
    <w:rsid w:val="000614F5"/>
    <w:rsid w:val="000618D2"/>
    <w:rsid w:val="00061C9F"/>
    <w:rsid w:val="00063406"/>
    <w:rsid w:val="00063A0D"/>
    <w:rsid w:val="00063B13"/>
    <w:rsid w:val="000651A0"/>
    <w:rsid w:val="00065DE4"/>
    <w:rsid w:val="000662A9"/>
    <w:rsid w:val="00066389"/>
    <w:rsid w:val="00066C91"/>
    <w:rsid w:val="00066E2E"/>
    <w:rsid w:val="00067BCC"/>
    <w:rsid w:val="00070D5B"/>
    <w:rsid w:val="00070FDF"/>
    <w:rsid w:val="000719C2"/>
    <w:rsid w:val="00072996"/>
    <w:rsid w:val="00072BA5"/>
    <w:rsid w:val="00073E30"/>
    <w:rsid w:val="000741A3"/>
    <w:rsid w:val="00076171"/>
    <w:rsid w:val="00076290"/>
    <w:rsid w:val="00076EA5"/>
    <w:rsid w:val="00077751"/>
    <w:rsid w:val="00080D58"/>
    <w:rsid w:val="00080EEE"/>
    <w:rsid w:val="00081AEF"/>
    <w:rsid w:val="00082FDA"/>
    <w:rsid w:val="000834B7"/>
    <w:rsid w:val="000839F5"/>
    <w:rsid w:val="000857E9"/>
    <w:rsid w:val="00086188"/>
    <w:rsid w:val="0009018A"/>
    <w:rsid w:val="0009041C"/>
    <w:rsid w:val="00093902"/>
    <w:rsid w:val="000A2287"/>
    <w:rsid w:val="000A246E"/>
    <w:rsid w:val="000A25E6"/>
    <w:rsid w:val="000A3D1A"/>
    <w:rsid w:val="000A678F"/>
    <w:rsid w:val="000B0115"/>
    <w:rsid w:val="000B0DD9"/>
    <w:rsid w:val="000B21AB"/>
    <w:rsid w:val="000B2B75"/>
    <w:rsid w:val="000B6F78"/>
    <w:rsid w:val="000B75C6"/>
    <w:rsid w:val="000B77A9"/>
    <w:rsid w:val="000C2034"/>
    <w:rsid w:val="000C2465"/>
    <w:rsid w:val="000C27B3"/>
    <w:rsid w:val="000C34C0"/>
    <w:rsid w:val="000C3B52"/>
    <w:rsid w:val="000C505B"/>
    <w:rsid w:val="000C5B8F"/>
    <w:rsid w:val="000C5C7B"/>
    <w:rsid w:val="000C5CAD"/>
    <w:rsid w:val="000C6462"/>
    <w:rsid w:val="000D189D"/>
    <w:rsid w:val="000D1A3C"/>
    <w:rsid w:val="000D1DCA"/>
    <w:rsid w:val="000D2E2C"/>
    <w:rsid w:val="000D46EF"/>
    <w:rsid w:val="000D55A3"/>
    <w:rsid w:val="000D5E2C"/>
    <w:rsid w:val="000D5EBF"/>
    <w:rsid w:val="000D73BC"/>
    <w:rsid w:val="000D7A39"/>
    <w:rsid w:val="000D7E69"/>
    <w:rsid w:val="000E0419"/>
    <w:rsid w:val="000E3943"/>
    <w:rsid w:val="000E3FB1"/>
    <w:rsid w:val="000E7671"/>
    <w:rsid w:val="000E792A"/>
    <w:rsid w:val="000F04C3"/>
    <w:rsid w:val="000F05F6"/>
    <w:rsid w:val="000F08EB"/>
    <w:rsid w:val="000F14C4"/>
    <w:rsid w:val="000F1A23"/>
    <w:rsid w:val="000F1D7E"/>
    <w:rsid w:val="000F2931"/>
    <w:rsid w:val="000F33AA"/>
    <w:rsid w:val="000F39B4"/>
    <w:rsid w:val="000F3A63"/>
    <w:rsid w:val="0010255F"/>
    <w:rsid w:val="001037F5"/>
    <w:rsid w:val="0010477C"/>
    <w:rsid w:val="0010568B"/>
    <w:rsid w:val="00106CF0"/>
    <w:rsid w:val="00106D05"/>
    <w:rsid w:val="001104CF"/>
    <w:rsid w:val="00110B1D"/>
    <w:rsid w:val="00111E7C"/>
    <w:rsid w:val="00111F4C"/>
    <w:rsid w:val="001149A7"/>
    <w:rsid w:val="00115D30"/>
    <w:rsid w:val="00117290"/>
    <w:rsid w:val="00117547"/>
    <w:rsid w:val="00121335"/>
    <w:rsid w:val="001226B3"/>
    <w:rsid w:val="0012348C"/>
    <w:rsid w:val="00123760"/>
    <w:rsid w:val="0012572B"/>
    <w:rsid w:val="00126CA6"/>
    <w:rsid w:val="0012700B"/>
    <w:rsid w:val="00127615"/>
    <w:rsid w:val="00127A4A"/>
    <w:rsid w:val="00127B99"/>
    <w:rsid w:val="0013152B"/>
    <w:rsid w:val="00132630"/>
    <w:rsid w:val="00134011"/>
    <w:rsid w:val="00134EFE"/>
    <w:rsid w:val="00135128"/>
    <w:rsid w:val="00142F69"/>
    <w:rsid w:val="00144838"/>
    <w:rsid w:val="00144CD4"/>
    <w:rsid w:val="00146A67"/>
    <w:rsid w:val="00146CC1"/>
    <w:rsid w:val="00147D36"/>
    <w:rsid w:val="00147F3A"/>
    <w:rsid w:val="00150ADA"/>
    <w:rsid w:val="00150DD0"/>
    <w:rsid w:val="001519B3"/>
    <w:rsid w:val="0015202F"/>
    <w:rsid w:val="00152CDA"/>
    <w:rsid w:val="001536C3"/>
    <w:rsid w:val="00153815"/>
    <w:rsid w:val="001550E1"/>
    <w:rsid w:val="001557D0"/>
    <w:rsid w:val="0015597D"/>
    <w:rsid w:val="00156740"/>
    <w:rsid w:val="00161915"/>
    <w:rsid w:val="00162438"/>
    <w:rsid w:val="00162BB6"/>
    <w:rsid w:val="00162FB6"/>
    <w:rsid w:val="0016476F"/>
    <w:rsid w:val="0016501B"/>
    <w:rsid w:val="001673E9"/>
    <w:rsid w:val="00170042"/>
    <w:rsid w:val="00170EA1"/>
    <w:rsid w:val="00171137"/>
    <w:rsid w:val="00174B8D"/>
    <w:rsid w:val="001759EF"/>
    <w:rsid w:val="001768F7"/>
    <w:rsid w:val="0018048E"/>
    <w:rsid w:val="00181508"/>
    <w:rsid w:val="0018298A"/>
    <w:rsid w:val="00183197"/>
    <w:rsid w:val="001854AE"/>
    <w:rsid w:val="001878D3"/>
    <w:rsid w:val="00187A48"/>
    <w:rsid w:val="00187E60"/>
    <w:rsid w:val="001930B7"/>
    <w:rsid w:val="00193BF9"/>
    <w:rsid w:val="00193F91"/>
    <w:rsid w:val="00194028"/>
    <w:rsid w:val="00195A06"/>
    <w:rsid w:val="001968D1"/>
    <w:rsid w:val="00196A7F"/>
    <w:rsid w:val="00197F56"/>
    <w:rsid w:val="001A27D3"/>
    <w:rsid w:val="001A355A"/>
    <w:rsid w:val="001A6ACD"/>
    <w:rsid w:val="001A7321"/>
    <w:rsid w:val="001A7CA1"/>
    <w:rsid w:val="001B18AB"/>
    <w:rsid w:val="001B1DC1"/>
    <w:rsid w:val="001B477E"/>
    <w:rsid w:val="001B5037"/>
    <w:rsid w:val="001B5BE7"/>
    <w:rsid w:val="001B6530"/>
    <w:rsid w:val="001B7068"/>
    <w:rsid w:val="001B77AF"/>
    <w:rsid w:val="001C0757"/>
    <w:rsid w:val="001C4FA3"/>
    <w:rsid w:val="001C55AA"/>
    <w:rsid w:val="001C5DFF"/>
    <w:rsid w:val="001C7B24"/>
    <w:rsid w:val="001C7E62"/>
    <w:rsid w:val="001C7FBA"/>
    <w:rsid w:val="001D15C4"/>
    <w:rsid w:val="001D16C4"/>
    <w:rsid w:val="001D209F"/>
    <w:rsid w:val="001D2369"/>
    <w:rsid w:val="001D29B3"/>
    <w:rsid w:val="001D347A"/>
    <w:rsid w:val="001D6553"/>
    <w:rsid w:val="001D720C"/>
    <w:rsid w:val="001E01D2"/>
    <w:rsid w:val="001E05BD"/>
    <w:rsid w:val="001E0DF8"/>
    <w:rsid w:val="001E112A"/>
    <w:rsid w:val="001E42AE"/>
    <w:rsid w:val="001E5B08"/>
    <w:rsid w:val="001E63A9"/>
    <w:rsid w:val="001F00E6"/>
    <w:rsid w:val="001F1961"/>
    <w:rsid w:val="001F1D67"/>
    <w:rsid w:val="001F2213"/>
    <w:rsid w:val="001F23B1"/>
    <w:rsid w:val="001F3CE9"/>
    <w:rsid w:val="001F5F9F"/>
    <w:rsid w:val="001F6570"/>
    <w:rsid w:val="00203AF4"/>
    <w:rsid w:val="002044F5"/>
    <w:rsid w:val="0021074B"/>
    <w:rsid w:val="00212486"/>
    <w:rsid w:val="002127A0"/>
    <w:rsid w:val="002133A6"/>
    <w:rsid w:val="002155D7"/>
    <w:rsid w:val="002174E8"/>
    <w:rsid w:val="00220AC1"/>
    <w:rsid w:val="00220F9F"/>
    <w:rsid w:val="00222942"/>
    <w:rsid w:val="00223208"/>
    <w:rsid w:val="002232B0"/>
    <w:rsid w:val="002233EC"/>
    <w:rsid w:val="002241AD"/>
    <w:rsid w:val="0023141F"/>
    <w:rsid w:val="00233EC6"/>
    <w:rsid w:val="00235DE0"/>
    <w:rsid w:val="002365E6"/>
    <w:rsid w:val="00236F01"/>
    <w:rsid w:val="00240CE0"/>
    <w:rsid w:val="0024376D"/>
    <w:rsid w:val="00244242"/>
    <w:rsid w:val="00245430"/>
    <w:rsid w:val="00245F9E"/>
    <w:rsid w:val="002502F7"/>
    <w:rsid w:val="00250431"/>
    <w:rsid w:val="002506E3"/>
    <w:rsid w:val="0025084D"/>
    <w:rsid w:val="002532B1"/>
    <w:rsid w:val="002546AE"/>
    <w:rsid w:val="00254928"/>
    <w:rsid w:val="00255BBE"/>
    <w:rsid w:val="0026040D"/>
    <w:rsid w:val="002639A1"/>
    <w:rsid w:val="00265758"/>
    <w:rsid w:val="00270959"/>
    <w:rsid w:val="00270BB6"/>
    <w:rsid w:val="00270FCE"/>
    <w:rsid w:val="0027164D"/>
    <w:rsid w:val="0027308E"/>
    <w:rsid w:val="002731BA"/>
    <w:rsid w:val="00273DCE"/>
    <w:rsid w:val="002758EB"/>
    <w:rsid w:val="0027593F"/>
    <w:rsid w:val="00275C72"/>
    <w:rsid w:val="00281EBF"/>
    <w:rsid w:val="00284045"/>
    <w:rsid w:val="00284215"/>
    <w:rsid w:val="00284690"/>
    <w:rsid w:val="002924FC"/>
    <w:rsid w:val="0029300C"/>
    <w:rsid w:val="00294318"/>
    <w:rsid w:val="00296784"/>
    <w:rsid w:val="00297277"/>
    <w:rsid w:val="002A091C"/>
    <w:rsid w:val="002A239E"/>
    <w:rsid w:val="002A30FB"/>
    <w:rsid w:val="002A3F81"/>
    <w:rsid w:val="002A7DC9"/>
    <w:rsid w:val="002B0A11"/>
    <w:rsid w:val="002B0AF0"/>
    <w:rsid w:val="002B0E43"/>
    <w:rsid w:val="002B311C"/>
    <w:rsid w:val="002B452B"/>
    <w:rsid w:val="002B4DF0"/>
    <w:rsid w:val="002B52A2"/>
    <w:rsid w:val="002B6DA7"/>
    <w:rsid w:val="002B72D3"/>
    <w:rsid w:val="002C0254"/>
    <w:rsid w:val="002C03A9"/>
    <w:rsid w:val="002C099A"/>
    <w:rsid w:val="002C0B29"/>
    <w:rsid w:val="002C517F"/>
    <w:rsid w:val="002C53CA"/>
    <w:rsid w:val="002C5B78"/>
    <w:rsid w:val="002C63F4"/>
    <w:rsid w:val="002C70A5"/>
    <w:rsid w:val="002C7AAB"/>
    <w:rsid w:val="002D1558"/>
    <w:rsid w:val="002D1AAD"/>
    <w:rsid w:val="002D1CD8"/>
    <w:rsid w:val="002D2417"/>
    <w:rsid w:val="002D2B48"/>
    <w:rsid w:val="002D52F7"/>
    <w:rsid w:val="002D624D"/>
    <w:rsid w:val="002E097F"/>
    <w:rsid w:val="002E1896"/>
    <w:rsid w:val="002E32CF"/>
    <w:rsid w:val="002E6186"/>
    <w:rsid w:val="002E780B"/>
    <w:rsid w:val="002F16FD"/>
    <w:rsid w:val="002F17D9"/>
    <w:rsid w:val="002F2279"/>
    <w:rsid w:val="002F23F6"/>
    <w:rsid w:val="002F2D95"/>
    <w:rsid w:val="002F5ACA"/>
    <w:rsid w:val="002F5D60"/>
    <w:rsid w:val="002F777B"/>
    <w:rsid w:val="003014A7"/>
    <w:rsid w:val="00303CFA"/>
    <w:rsid w:val="00305798"/>
    <w:rsid w:val="00305D37"/>
    <w:rsid w:val="00306E35"/>
    <w:rsid w:val="00307A36"/>
    <w:rsid w:val="00312EA2"/>
    <w:rsid w:val="00314D34"/>
    <w:rsid w:val="00315C94"/>
    <w:rsid w:val="00316215"/>
    <w:rsid w:val="00317CCB"/>
    <w:rsid w:val="00320D8E"/>
    <w:rsid w:val="00321966"/>
    <w:rsid w:val="0032252D"/>
    <w:rsid w:val="00322A0F"/>
    <w:rsid w:val="00322C9B"/>
    <w:rsid w:val="0032318D"/>
    <w:rsid w:val="003241E2"/>
    <w:rsid w:val="0032428B"/>
    <w:rsid w:val="00324940"/>
    <w:rsid w:val="00324D89"/>
    <w:rsid w:val="003263A2"/>
    <w:rsid w:val="00327B13"/>
    <w:rsid w:val="00331DD5"/>
    <w:rsid w:val="003324E3"/>
    <w:rsid w:val="003325F0"/>
    <w:rsid w:val="00333C0D"/>
    <w:rsid w:val="00334876"/>
    <w:rsid w:val="00334A54"/>
    <w:rsid w:val="0033702C"/>
    <w:rsid w:val="00340447"/>
    <w:rsid w:val="0034066C"/>
    <w:rsid w:val="003407AE"/>
    <w:rsid w:val="003408E1"/>
    <w:rsid w:val="00341480"/>
    <w:rsid w:val="0034152B"/>
    <w:rsid w:val="003433E4"/>
    <w:rsid w:val="003470C0"/>
    <w:rsid w:val="00347A3E"/>
    <w:rsid w:val="0035056F"/>
    <w:rsid w:val="00351190"/>
    <w:rsid w:val="0035258B"/>
    <w:rsid w:val="003532F7"/>
    <w:rsid w:val="003539B9"/>
    <w:rsid w:val="003539CD"/>
    <w:rsid w:val="00354F5F"/>
    <w:rsid w:val="00355D43"/>
    <w:rsid w:val="00356CF9"/>
    <w:rsid w:val="003572A6"/>
    <w:rsid w:val="00357E11"/>
    <w:rsid w:val="00361945"/>
    <w:rsid w:val="00362394"/>
    <w:rsid w:val="0036250F"/>
    <w:rsid w:val="00362D68"/>
    <w:rsid w:val="003635D2"/>
    <w:rsid w:val="00363EA5"/>
    <w:rsid w:val="003642C5"/>
    <w:rsid w:val="00367FD4"/>
    <w:rsid w:val="0037004D"/>
    <w:rsid w:val="0037038C"/>
    <w:rsid w:val="003706A2"/>
    <w:rsid w:val="00371B37"/>
    <w:rsid w:val="00372E59"/>
    <w:rsid w:val="00373A42"/>
    <w:rsid w:val="00373F8E"/>
    <w:rsid w:val="00374B98"/>
    <w:rsid w:val="0037501B"/>
    <w:rsid w:val="0037711F"/>
    <w:rsid w:val="00380354"/>
    <w:rsid w:val="00380D53"/>
    <w:rsid w:val="00383D2B"/>
    <w:rsid w:val="00384FAE"/>
    <w:rsid w:val="00385E09"/>
    <w:rsid w:val="003865E2"/>
    <w:rsid w:val="003868FB"/>
    <w:rsid w:val="0038693F"/>
    <w:rsid w:val="00387F3E"/>
    <w:rsid w:val="003904CF"/>
    <w:rsid w:val="00390A07"/>
    <w:rsid w:val="00391212"/>
    <w:rsid w:val="00392983"/>
    <w:rsid w:val="00393976"/>
    <w:rsid w:val="00393D59"/>
    <w:rsid w:val="00394011"/>
    <w:rsid w:val="00394380"/>
    <w:rsid w:val="00394468"/>
    <w:rsid w:val="003946F7"/>
    <w:rsid w:val="003961BC"/>
    <w:rsid w:val="00396A19"/>
    <w:rsid w:val="00396E27"/>
    <w:rsid w:val="00397B40"/>
    <w:rsid w:val="003A0561"/>
    <w:rsid w:val="003A0ABF"/>
    <w:rsid w:val="003A11CF"/>
    <w:rsid w:val="003A1A56"/>
    <w:rsid w:val="003A1DDF"/>
    <w:rsid w:val="003A2666"/>
    <w:rsid w:val="003A3909"/>
    <w:rsid w:val="003B0229"/>
    <w:rsid w:val="003B0475"/>
    <w:rsid w:val="003B1C2C"/>
    <w:rsid w:val="003B2233"/>
    <w:rsid w:val="003B29FD"/>
    <w:rsid w:val="003B33E3"/>
    <w:rsid w:val="003C0ADF"/>
    <w:rsid w:val="003C1540"/>
    <w:rsid w:val="003C1F92"/>
    <w:rsid w:val="003C2AF5"/>
    <w:rsid w:val="003C4FDE"/>
    <w:rsid w:val="003C6F5E"/>
    <w:rsid w:val="003D14B5"/>
    <w:rsid w:val="003D2011"/>
    <w:rsid w:val="003D258B"/>
    <w:rsid w:val="003D28B4"/>
    <w:rsid w:val="003D3DFA"/>
    <w:rsid w:val="003D4135"/>
    <w:rsid w:val="003D4B83"/>
    <w:rsid w:val="003D7EB4"/>
    <w:rsid w:val="003D7FB3"/>
    <w:rsid w:val="003E020F"/>
    <w:rsid w:val="003E09F6"/>
    <w:rsid w:val="003E1A6E"/>
    <w:rsid w:val="003E279F"/>
    <w:rsid w:val="003E3567"/>
    <w:rsid w:val="003E5EB8"/>
    <w:rsid w:val="003E743E"/>
    <w:rsid w:val="003F0B70"/>
    <w:rsid w:val="003F34F1"/>
    <w:rsid w:val="003F48B6"/>
    <w:rsid w:val="003F5438"/>
    <w:rsid w:val="003F6393"/>
    <w:rsid w:val="003F6DA9"/>
    <w:rsid w:val="0040003C"/>
    <w:rsid w:val="00400914"/>
    <w:rsid w:val="00401567"/>
    <w:rsid w:val="00401572"/>
    <w:rsid w:val="00402072"/>
    <w:rsid w:val="004027FA"/>
    <w:rsid w:val="004040C4"/>
    <w:rsid w:val="00406392"/>
    <w:rsid w:val="00407073"/>
    <w:rsid w:val="00407B22"/>
    <w:rsid w:val="00407D93"/>
    <w:rsid w:val="00412D18"/>
    <w:rsid w:val="00413300"/>
    <w:rsid w:val="00413653"/>
    <w:rsid w:val="00417A44"/>
    <w:rsid w:val="00417DCF"/>
    <w:rsid w:val="00417E16"/>
    <w:rsid w:val="00420532"/>
    <w:rsid w:val="004239CA"/>
    <w:rsid w:val="0042406E"/>
    <w:rsid w:val="00424923"/>
    <w:rsid w:val="00424C25"/>
    <w:rsid w:val="00427FD3"/>
    <w:rsid w:val="00431046"/>
    <w:rsid w:val="004315FB"/>
    <w:rsid w:val="00431DD5"/>
    <w:rsid w:val="004326A9"/>
    <w:rsid w:val="00432862"/>
    <w:rsid w:val="00432B21"/>
    <w:rsid w:val="00433272"/>
    <w:rsid w:val="00434049"/>
    <w:rsid w:val="00436044"/>
    <w:rsid w:val="0043632A"/>
    <w:rsid w:val="00436890"/>
    <w:rsid w:val="00441346"/>
    <w:rsid w:val="0044155D"/>
    <w:rsid w:val="004421B1"/>
    <w:rsid w:val="004463C4"/>
    <w:rsid w:val="0045043A"/>
    <w:rsid w:val="00450F2F"/>
    <w:rsid w:val="00451B43"/>
    <w:rsid w:val="004534F4"/>
    <w:rsid w:val="0045395C"/>
    <w:rsid w:val="00453BD4"/>
    <w:rsid w:val="0045402B"/>
    <w:rsid w:val="00454C49"/>
    <w:rsid w:val="00454D91"/>
    <w:rsid w:val="0045584F"/>
    <w:rsid w:val="0045604A"/>
    <w:rsid w:val="00456146"/>
    <w:rsid w:val="004563C9"/>
    <w:rsid w:val="004567C1"/>
    <w:rsid w:val="00456DC9"/>
    <w:rsid w:val="00456DFC"/>
    <w:rsid w:val="00456FE5"/>
    <w:rsid w:val="0046184F"/>
    <w:rsid w:val="00461F11"/>
    <w:rsid w:val="004627F1"/>
    <w:rsid w:val="0046387D"/>
    <w:rsid w:val="00464AF3"/>
    <w:rsid w:val="0046616B"/>
    <w:rsid w:val="00466E85"/>
    <w:rsid w:val="0046798B"/>
    <w:rsid w:val="004679BE"/>
    <w:rsid w:val="00471104"/>
    <w:rsid w:val="00471AA7"/>
    <w:rsid w:val="00471F03"/>
    <w:rsid w:val="00472A34"/>
    <w:rsid w:val="00475479"/>
    <w:rsid w:val="00475C11"/>
    <w:rsid w:val="004767F2"/>
    <w:rsid w:val="00477FCA"/>
    <w:rsid w:val="0048024D"/>
    <w:rsid w:val="004803DB"/>
    <w:rsid w:val="00480BD2"/>
    <w:rsid w:val="00482BC0"/>
    <w:rsid w:val="00482D46"/>
    <w:rsid w:val="00483BE4"/>
    <w:rsid w:val="00483E71"/>
    <w:rsid w:val="0048463F"/>
    <w:rsid w:val="00484A94"/>
    <w:rsid w:val="00486686"/>
    <w:rsid w:val="00487FA2"/>
    <w:rsid w:val="00490EC8"/>
    <w:rsid w:val="00491E0E"/>
    <w:rsid w:val="0049221F"/>
    <w:rsid w:val="004927E3"/>
    <w:rsid w:val="004946E9"/>
    <w:rsid w:val="00497723"/>
    <w:rsid w:val="004A1679"/>
    <w:rsid w:val="004A191E"/>
    <w:rsid w:val="004A32E6"/>
    <w:rsid w:val="004A4F88"/>
    <w:rsid w:val="004A6117"/>
    <w:rsid w:val="004A68A7"/>
    <w:rsid w:val="004A72F4"/>
    <w:rsid w:val="004B2BE5"/>
    <w:rsid w:val="004B460B"/>
    <w:rsid w:val="004B5D2B"/>
    <w:rsid w:val="004B6B3E"/>
    <w:rsid w:val="004B6BC7"/>
    <w:rsid w:val="004B7487"/>
    <w:rsid w:val="004B7DF5"/>
    <w:rsid w:val="004C0147"/>
    <w:rsid w:val="004C0C17"/>
    <w:rsid w:val="004C1444"/>
    <w:rsid w:val="004C3171"/>
    <w:rsid w:val="004C3A4B"/>
    <w:rsid w:val="004C40BF"/>
    <w:rsid w:val="004C579D"/>
    <w:rsid w:val="004C6C21"/>
    <w:rsid w:val="004D0842"/>
    <w:rsid w:val="004D1E40"/>
    <w:rsid w:val="004D2283"/>
    <w:rsid w:val="004D260B"/>
    <w:rsid w:val="004D31C5"/>
    <w:rsid w:val="004D4434"/>
    <w:rsid w:val="004D497C"/>
    <w:rsid w:val="004D53DF"/>
    <w:rsid w:val="004D73C4"/>
    <w:rsid w:val="004D779D"/>
    <w:rsid w:val="004E1FF0"/>
    <w:rsid w:val="004E2795"/>
    <w:rsid w:val="004E3295"/>
    <w:rsid w:val="004E34B2"/>
    <w:rsid w:val="004E5076"/>
    <w:rsid w:val="004E5260"/>
    <w:rsid w:val="004E56AD"/>
    <w:rsid w:val="004E60CE"/>
    <w:rsid w:val="004E7077"/>
    <w:rsid w:val="004E7B50"/>
    <w:rsid w:val="004F1C70"/>
    <w:rsid w:val="004F2380"/>
    <w:rsid w:val="004F243D"/>
    <w:rsid w:val="004F3387"/>
    <w:rsid w:val="004F35BE"/>
    <w:rsid w:val="004F5394"/>
    <w:rsid w:val="004F541D"/>
    <w:rsid w:val="004F613C"/>
    <w:rsid w:val="004F6ACD"/>
    <w:rsid w:val="004F7D8D"/>
    <w:rsid w:val="004F7F4D"/>
    <w:rsid w:val="005004A2"/>
    <w:rsid w:val="0050050D"/>
    <w:rsid w:val="0050088A"/>
    <w:rsid w:val="005020FD"/>
    <w:rsid w:val="00502BBA"/>
    <w:rsid w:val="00502EE0"/>
    <w:rsid w:val="005038E1"/>
    <w:rsid w:val="00503B36"/>
    <w:rsid w:val="00504061"/>
    <w:rsid w:val="005070AE"/>
    <w:rsid w:val="00515D2B"/>
    <w:rsid w:val="005203DA"/>
    <w:rsid w:val="00521896"/>
    <w:rsid w:val="00523120"/>
    <w:rsid w:val="00523F42"/>
    <w:rsid w:val="0052429C"/>
    <w:rsid w:val="00525201"/>
    <w:rsid w:val="0052530A"/>
    <w:rsid w:val="0052540F"/>
    <w:rsid w:val="00525CC9"/>
    <w:rsid w:val="0052721C"/>
    <w:rsid w:val="0053100B"/>
    <w:rsid w:val="00532BD1"/>
    <w:rsid w:val="00533371"/>
    <w:rsid w:val="005344F5"/>
    <w:rsid w:val="00534D8F"/>
    <w:rsid w:val="005354C9"/>
    <w:rsid w:val="00536225"/>
    <w:rsid w:val="00536335"/>
    <w:rsid w:val="0053694B"/>
    <w:rsid w:val="00536F64"/>
    <w:rsid w:val="00536FC6"/>
    <w:rsid w:val="0053714A"/>
    <w:rsid w:val="005375DF"/>
    <w:rsid w:val="00540F73"/>
    <w:rsid w:val="00542F13"/>
    <w:rsid w:val="00544D80"/>
    <w:rsid w:val="005454CE"/>
    <w:rsid w:val="00545BEA"/>
    <w:rsid w:val="00545D45"/>
    <w:rsid w:val="0054621A"/>
    <w:rsid w:val="005465C7"/>
    <w:rsid w:val="005469C6"/>
    <w:rsid w:val="005473EA"/>
    <w:rsid w:val="00547DA4"/>
    <w:rsid w:val="00547EA3"/>
    <w:rsid w:val="00550EDF"/>
    <w:rsid w:val="005521AD"/>
    <w:rsid w:val="005524F4"/>
    <w:rsid w:val="00552C1B"/>
    <w:rsid w:val="00552CC1"/>
    <w:rsid w:val="00552E8C"/>
    <w:rsid w:val="005531F7"/>
    <w:rsid w:val="00554120"/>
    <w:rsid w:val="00555FE6"/>
    <w:rsid w:val="00557852"/>
    <w:rsid w:val="0056008D"/>
    <w:rsid w:val="00561A0F"/>
    <w:rsid w:val="005625FF"/>
    <w:rsid w:val="00564C65"/>
    <w:rsid w:val="00566CA4"/>
    <w:rsid w:val="00567CE3"/>
    <w:rsid w:val="0057062A"/>
    <w:rsid w:val="0057249E"/>
    <w:rsid w:val="005729A4"/>
    <w:rsid w:val="00574A22"/>
    <w:rsid w:val="00574C41"/>
    <w:rsid w:val="00574D71"/>
    <w:rsid w:val="00574DD6"/>
    <w:rsid w:val="00575645"/>
    <w:rsid w:val="00576DC0"/>
    <w:rsid w:val="00577B7E"/>
    <w:rsid w:val="00581D30"/>
    <w:rsid w:val="00581D92"/>
    <w:rsid w:val="00581E65"/>
    <w:rsid w:val="005824D0"/>
    <w:rsid w:val="005831E6"/>
    <w:rsid w:val="00584815"/>
    <w:rsid w:val="00587CE3"/>
    <w:rsid w:val="005905C8"/>
    <w:rsid w:val="005910C3"/>
    <w:rsid w:val="00591CF8"/>
    <w:rsid w:val="00593787"/>
    <w:rsid w:val="0059443C"/>
    <w:rsid w:val="005967A0"/>
    <w:rsid w:val="00597E49"/>
    <w:rsid w:val="005A09C2"/>
    <w:rsid w:val="005A108B"/>
    <w:rsid w:val="005A1F0C"/>
    <w:rsid w:val="005A374A"/>
    <w:rsid w:val="005A3A52"/>
    <w:rsid w:val="005A4BC0"/>
    <w:rsid w:val="005A7828"/>
    <w:rsid w:val="005B0325"/>
    <w:rsid w:val="005B12F1"/>
    <w:rsid w:val="005B1357"/>
    <w:rsid w:val="005B1793"/>
    <w:rsid w:val="005B2753"/>
    <w:rsid w:val="005B2ECE"/>
    <w:rsid w:val="005B48F6"/>
    <w:rsid w:val="005B68B6"/>
    <w:rsid w:val="005B6BD7"/>
    <w:rsid w:val="005C07C7"/>
    <w:rsid w:val="005C1480"/>
    <w:rsid w:val="005C1E93"/>
    <w:rsid w:val="005C28CB"/>
    <w:rsid w:val="005C3111"/>
    <w:rsid w:val="005C4A62"/>
    <w:rsid w:val="005C556C"/>
    <w:rsid w:val="005C59F8"/>
    <w:rsid w:val="005C5F76"/>
    <w:rsid w:val="005C6C74"/>
    <w:rsid w:val="005D0CD9"/>
    <w:rsid w:val="005D337C"/>
    <w:rsid w:val="005D34D8"/>
    <w:rsid w:val="005D41B5"/>
    <w:rsid w:val="005D4BF6"/>
    <w:rsid w:val="005D4C23"/>
    <w:rsid w:val="005D54B5"/>
    <w:rsid w:val="005D5975"/>
    <w:rsid w:val="005D5F48"/>
    <w:rsid w:val="005D62AF"/>
    <w:rsid w:val="005E2940"/>
    <w:rsid w:val="005E2EF9"/>
    <w:rsid w:val="005E7530"/>
    <w:rsid w:val="005F081C"/>
    <w:rsid w:val="005F2869"/>
    <w:rsid w:val="005F3369"/>
    <w:rsid w:val="005F3AD3"/>
    <w:rsid w:val="005F4587"/>
    <w:rsid w:val="005F4664"/>
    <w:rsid w:val="005F5C1D"/>
    <w:rsid w:val="005F6EB1"/>
    <w:rsid w:val="005F77BF"/>
    <w:rsid w:val="00600132"/>
    <w:rsid w:val="00600C88"/>
    <w:rsid w:val="0060376E"/>
    <w:rsid w:val="00607038"/>
    <w:rsid w:val="00607A45"/>
    <w:rsid w:val="00611700"/>
    <w:rsid w:val="006124F2"/>
    <w:rsid w:val="00612753"/>
    <w:rsid w:val="00614DC1"/>
    <w:rsid w:val="00615A46"/>
    <w:rsid w:val="006160B7"/>
    <w:rsid w:val="006175E2"/>
    <w:rsid w:val="00620CB5"/>
    <w:rsid w:val="00621394"/>
    <w:rsid w:val="00622989"/>
    <w:rsid w:val="00622ECD"/>
    <w:rsid w:val="0062358D"/>
    <w:rsid w:val="00623EDE"/>
    <w:rsid w:val="00626773"/>
    <w:rsid w:val="00627690"/>
    <w:rsid w:val="00627988"/>
    <w:rsid w:val="00627F06"/>
    <w:rsid w:val="0063199E"/>
    <w:rsid w:val="00631F22"/>
    <w:rsid w:val="0063224A"/>
    <w:rsid w:val="006331D4"/>
    <w:rsid w:val="0063343A"/>
    <w:rsid w:val="00633BDF"/>
    <w:rsid w:val="0063539D"/>
    <w:rsid w:val="006402D8"/>
    <w:rsid w:val="00643446"/>
    <w:rsid w:val="006436BD"/>
    <w:rsid w:val="0064398D"/>
    <w:rsid w:val="00645432"/>
    <w:rsid w:val="00645603"/>
    <w:rsid w:val="00646A6A"/>
    <w:rsid w:val="006505ED"/>
    <w:rsid w:val="00650B96"/>
    <w:rsid w:val="00650EFB"/>
    <w:rsid w:val="00651201"/>
    <w:rsid w:val="006523AB"/>
    <w:rsid w:val="00652998"/>
    <w:rsid w:val="00653719"/>
    <w:rsid w:val="00653CC3"/>
    <w:rsid w:val="006545E7"/>
    <w:rsid w:val="006568E2"/>
    <w:rsid w:val="006574A2"/>
    <w:rsid w:val="0066293E"/>
    <w:rsid w:val="006641CD"/>
    <w:rsid w:val="0066576A"/>
    <w:rsid w:val="00667A66"/>
    <w:rsid w:val="00671518"/>
    <w:rsid w:val="00673979"/>
    <w:rsid w:val="00674BDA"/>
    <w:rsid w:val="00675037"/>
    <w:rsid w:val="006764F6"/>
    <w:rsid w:val="0068011D"/>
    <w:rsid w:val="00682E9F"/>
    <w:rsid w:val="0068340B"/>
    <w:rsid w:val="00685742"/>
    <w:rsid w:val="006909C6"/>
    <w:rsid w:val="00690F81"/>
    <w:rsid w:val="0069659E"/>
    <w:rsid w:val="00696BFD"/>
    <w:rsid w:val="006974D0"/>
    <w:rsid w:val="006A0050"/>
    <w:rsid w:val="006A30F7"/>
    <w:rsid w:val="006A3924"/>
    <w:rsid w:val="006A3BAE"/>
    <w:rsid w:val="006A3C08"/>
    <w:rsid w:val="006A6971"/>
    <w:rsid w:val="006A7FD0"/>
    <w:rsid w:val="006B0330"/>
    <w:rsid w:val="006B3978"/>
    <w:rsid w:val="006B3F77"/>
    <w:rsid w:val="006B4EAB"/>
    <w:rsid w:val="006B59F5"/>
    <w:rsid w:val="006B6207"/>
    <w:rsid w:val="006B6B02"/>
    <w:rsid w:val="006B743E"/>
    <w:rsid w:val="006B7F1E"/>
    <w:rsid w:val="006C12E4"/>
    <w:rsid w:val="006C1A03"/>
    <w:rsid w:val="006C2AFE"/>
    <w:rsid w:val="006C3C2B"/>
    <w:rsid w:val="006C3ED9"/>
    <w:rsid w:val="006C484B"/>
    <w:rsid w:val="006C5354"/>
    <w:rsid w:val="006C5F61"/>
    <w:rsid w:val="006C5FEB"/>
    <w:rsid w:val="006C6325"/>
    <w:rsid w:val="006D0C64"/>
    <w:rsid w:val="006D332F"/>
    <w:rsid w:val="006D4BE2"/>
    <w:rsid w:val="006D4F9A"/>
    <w:rsid w:val="006D54FD"/>
    <w:rsid w:val="006D5823"/>
    <w:rsid w:val="006D6AA0"/>
    <w:rsid w:val="006D7024"/>
    <w:rsid w:val="006E026B"/>
    <w:rsid w:val="006E0893"/>
    <w:rsid w:val="006E233B"/>
    <w:rsid w:val="006E2B5F"/>
    <w:rsid w:val="006E3301"/>
    <w:rsid w:val="006E3987"/>
    <w:rsid w:val="006E468D"/>
    <w:rsid w:val="006E5559"/>
    <w:rsid w:val="006E631E"/>
    <w:rsid w:val="006E6D35"/>
    <w:rsid w:val="006E79BF"/>
    <w:rsid w:val="006F1464"/>
    <w:rsid w:val="006F2E99"/>
    <w:rsid w:val="006F2FCB"/>
    <w:rsid w:val="006F502E"/>
    <w:rsid w:val="006F7406"/>
    <w:rsid w:val="006F79EE"/>
    <w:rsid w:val="0070025D"/>
    <w:rsid w:val="00701D21"/>
    <w:rsid w:val="00701EC6"/>
    <w:rsid w:val="0070253E"/>
    <w:rsid w:val="00703C77"/>
    <w:rsid w:val="007050C2"/>
    <w:rsid w:val="007050FB"/>
    <w:rsid w:val="00705EC5"/>
    <w:rsid w:val="00707852"/>
    <w:rsid w:val="0070793A"/>
    <w:rsid w:val="00710510"/>
    <w:rsid w:val="0071182B"/>
    <w:rsid w:val="007129A9"/>
    <w:rsid w:val="0071424E"/>
    <w:rsid w:val="00714433"/>
    <w:rsid w:val="00714F1D"/>
    <w:rsid w:val="0071509A"/>
    <w:rsid w:val="00715C5B"/>
    <w:rsid w:val="00716253"/>
    <w:rsid w:val="007215E8"/>
    <w:rsid w:val="007217EB"/>
    <w:rsid w:val="00722211"/>
    <w:rsid w:val="00723909"/>
    <w:rsid w:val="00724039"/>
    <w:rsid w:val="0072441B"/>
    <w:rsid w:val="007257BB"/>
    <w:rsid w:val="007261C7"/>
    <w:rsid w:val="007268CC"/>
    <w:rsid w:val="0072705B"/>
    <w:rsid w:val="0072705F"/>
    <w:rsid w:val="00727566"/>
    <w:rsid w:val="00727EC0"/>
    <w:rsid w:val="00730086"/>
    <w:rsid w:val="00730611"/>
    <w:rsid w:val="00736E68"/>
    <w:rsid w:val="00737060"/>
    <w:rsid w:val="0073799E"/>
    <w:rsid w:val="00740875"/>
    <w:rsid w:val="00740D97"/>
    <w:rsid w:val="00740F15"/>
    <w:rsid w:val="007425E7"/>
    <w:rsid w:val="00745253"/>
    <w:rsid w:val="00746052"/>
    <w:rsid w:val="007514B2"/>
    <w:rsid w:val="00753E5D"/>
    <w:rsid w:val="00760DC6"/>
    <w:rsid w:val="00765AB0"/>
    <w:rsid w:val="007664CF"/>
    <w:rsid w:val="0076672C"/>
    <w:rsid w:val="00767458"/>
    <w:rsid w:val="007711C5"/>
    <w:rsid w:val="007714FD"/>
    <w:rsid w:val="00771D8B"/>
    <w:rsid w:val="00773CB5"/>
    <w:rsid w:val="0077473E"/>
    <w:rsid w:val="00775FBB"/>
    <w:rsid w:val="007814E9"/>
    <w:rsid w:val="0078517A"/>
    <w:rsid w:val="007862B0"/>
    <w:rsid w:val="00787B1A"/>
    <w:rsid w:val="00787D4C"/>
    <w:rsid w:val="00790281"/>
    <w:rsid w:val="007911E9"/>
    <w:rsid w:val="00791A6A"/>
    <w:rsid w:val="00792461"/>
    <w:rsid w:val="007926A3"/>
    <w:rsid w:val="007930DF"/>
    <w:rsid w:val="00794647"/>
    <w:rsid w:val="007A0347"/>
    <w:rsid w:val="007A26BD"/>
    <w:rsid w:val="007A26E1"/>
    <w:rsid w:val="007A308F"/>
    <w:rsid w:val="007A364F"/>
    <w:rsid w:val="007A3BFD"/>
    <w:rsid w:val="007A436F"/>
    <w:rsid w:val="007A6AE5"/>
    <w:rsid w:val="007B0A0E"/>
    <w:rsid w:val="007B0F5C"/>
    <w:rsid w:val="007B1EE0"/>
    <w:rsid w:val="007B1FE6"/>
    <w:rsid w:val="007B2F5A"/>
    <w:rsid w:val="007B504D"/>
    <w:rsid w:val="007B523A"/>
    <w:rsid w:val="007B58F1"/>
    <w:rsid w:val="007B5943"/>
    <w:rsid w:val="007B68B6"/>
    <w:rsid w:val="007B6EBE"/>
    <w:rsid w:val="007B739C"/>
    <w:rsid w:val="007B78AD"/>
    <w:rsid w:val="007C0548"/>
    <w:rsid w:val="007C08ED"/>
    <w:rsid w:val="007C12BD"/>
    <w:rsid w:val="007C14CF"/>
    <w:rsid w:val="007C172C"/>
    <w:rsid w:val="007C260F"/>
    <w:rsid w:val="007C2DAB"/>
    <w:rsid w:val="007C2F3B"/>
    <w:rsid w:val="007C302B"/>
    <w:rsid w:val="007C3EF4"/>
    <w:rsid w:val="007C5251"/>
    <w:rsid w:val="007C52AD"/>
    <w:rsid w:val="007D3467"/>
    <w:rsid w:val="007D4866"/>
    <w:rsid w:val="007E40DC"/>
    <w:rsid w:val="007E48CE"/>
    <w:rsid w:val="007E4E88"/>
    <w:rsid w:val="007E52CF"/>
    <w:rsid w:val="007E62D5"/>
    <w:rsid w:val="007E6C2D"/>
    <w:rsid w:val="007F0A0F"/>
    <w:rsid w:val="007F480C"/>
    <w:rsid w:val="007F5BD8"/>
    <w:rsid w:val="007F5C17"/>
    <w:rsid w:val="007F5E6E"/>
    <w:rsid w:val="007F5EC7"/>
    <w:rsid w:val="007F6919"/>
    <w:rsid w:val="007F7C9D"/>
    <w:rsid w:val="008004AC"/>
    <w:rsid w:val="00800E0A"/>
    <w:rsid w:val="0080160B"/>
    <w:rsid w:val="00805E34"/>
    <w:rsid w:val="008067A4"/>
    <w:rsid w:val="00806E71"/>
    <w:rsid w:val="008075B9"/>
    <w:rsid w:val="008107E8"/>
    <w:rsid w:val="008114DA"/>
    <w:rsid w:val="0081282E"/>
    <w:rsid w:val="00812BC2"/>
    <w:rsid w:val="00813080"/>
    <w:rsid w:val="00814191"/>
    <w:rsid w:val="00816976"/>
    <w:rsid w:val="00820D0A"/>
    <w:rsid w:val="00821B25"/>
    <w:rsid w:val="00822078"/>
    <w:rsid w:val="00822D75"/>
    <w:rsid w:val="00824D4D"/>
    <w:rsid w:val="00825293"/>
    <w:rsid w:val="008255F6"/>
    <w:rsid w:val="00826D8E"/>
    <w:rsid w:val="00830A75"/>
    <w:rsid w:val="00831583"/>
    <w:rsid w:val="00832606"/>
    <w:rsid w:val="00832D97"/>
    <w:rsid w:val="00832F9E"/>
    <w:rsid w:val="008334F6"/>
    <w:rsid w:val="00833600"/>
    <w:rsid w:val="00833691"/>
    <w:rsid w:val="00835A19"/>
    <w:rsid w:val="00836522"/>
    <w:rsid w:val="00836B09"/>
    <w:rsid w:val="00836C04"/>
    <w:rsid w:val="00836EC0"/>
    <w:rsid w:val="0084033F"/>
    <w:rsid w:val="0084110A"/>
    <w:rsid w:val="00841163"/>
    <w:rsid w:val="0084318B"/>
    <w:rsid w:val="00843EE3"/>
    <w:rsid w:val="00844DA4"/>
    <w:rsid w:val="0085024F"/>
    <w:rsid w:val="00851D70"/>
    <w:rsid w:val="0085359A"/>
    <w:rsid w:val="00853B85"/>
    <w:rsid w:val="00853C03"/>
    <w:rsid w:val="00854BFA"/>
    <w:rsid w:val="00856445"/>
    <w:rsid w:val="0085698D"/>
    <w:rsid w:val="00860344"/>
    <w:rsid w:val="008607C4"/>
    <w:rsid w:val="0086102A"/>
    <w:rsid w:val="00861219"/>
    <w:rsid w:val="008637CA"/>
    <w:rsid w:val="008666B4"/>
    <w:rsid w:val="008667F3"/>
    <w:rsid w:val="00867AB0"/>
    <w:rsid w:val="008708D1"/>
    <w:rsid w:val="00870957"/>
    <w:rsid w:val="00871D06"/>
    <w:rsid w:val="00873027"/>
    <w:rsid w:val="00873370"/>
    <w:rsid w:val="00873762"/>
    <w:rsid w:val="008738B4"/>
    <w:rsid w:val="00874E4A"/>
    <w:rsid w:val="008763D3"/>
    <w:rsid w:val="00877D72"/>
    <w:rsid w:val="00880221"/>
    <w:rsid w:val="008804D0"/>
    <w:rsid w:val="00880934"/>
    <w:rsid w:val="00880DAC"/>
    <w:rsid w:val="00881FF2"/>
    <w:rsid w:val="008835ED"/>
    <w:rsid w:val="00884BED"/>
    <w:rsid w:val="00885461"/>
    <w:rsid w:val="008862DD"/>
    <w:rsid w:val="008867C9"/>
    <w:rsid w:val="00886964"/>
    <w:rsid w:val="0088719C"/>
    <w:rsid w:val="008910FF"/>
    <w:rsid w:val="0089294C"/>
    <w:rsid w:val="00892C7F"/>
    <w:rsid w:val="0089332A"/>
    <w:rsid w:val="00894C7B"/>
    <w:rsid w:val="0089677C"/>
    <w:rsid w:val="008A09C7"/>
    <w:rsid w:val="008A1DE2"/>
    <w:rsid w:val="008A2BB6"/>
    <w:rsid w:val="008A2EF4"/>
    <w:rsid w:val="008A381E"/>
    <w:rsid w:val="008A58C7"/>
    <w:rsid w:val="008A6ECE"/>
    <w:rsid w:val="008B1EC8"/>
    <w:rsid w:val="008B41BF"/>
    <w:rsid w:val="008B6009"/>
    <w:rsid w:val="008B6B01"/>
    <w:rsid w:val="008B739A"/>
    <w:rsid w:val="008C0198"/>
    <w:rsid w:val="008C0B81"/>
    <w:rsid w:val="008C0F2C"/>
    <w:rsid w:val="008C12AF"/>
    <w:rsid w:val="008C34B5"/>
    <w:rsid w:val="008C4CCE"/>
    <w:rsid w:val="008C6B21"/>
    <w:rsid w:val="008C6B4E"/>
    <w:rsid w:val="008C6DB7"/>
    <w:rsid w:val="008C6E11"/>
    <w:rsid w:val="008C756A"/>
    <w:rsid w:val="008C780B"/>
    <w:rsid w:val="008C78EF"/>
    <w:rsid w:val="008C7E12"/>
    <w:rsid w:val="008C7E96"/>
    <w:rsid w:val="008D282E"/>
    <w:rsid w:val="008D39B1"/>
    <w:rsid w:val="008D3AE6"/>
    <w:rsid w:val="008D3E43"/>
    <w:rsid w:val="008D5E02"/>
    <w:rsid w:val="008D5EBF"/>
    <w:rsid w:val="008D6007"/>
    <w:rsid w:val="008D71E0"/>
    <w:rsid w:val="008D7380"/>
    <w:rsid w:val="008E5D3F"/>
    <w:rsid w:val="008E6CBB"/>
    <w:rsid w:val="008E7563"/>
    <w:rsid w:val="008F1965"/>
    <w:rsid w:val="008F1AFC"/>
    <w:rsid w:val="008F249A"/>
    <w:rsid w:val="008F26B7"/>
    <w:rsid w:val="008F32A0"/>
    <w:rsid w:val="008F3678"/>
    <w:rsid w:val="008F47F1"/>
    <w:rsid w:val="008F5BBE"/>
    <w:rsid w:val="008F6F35"/>
    <w:rsid w:val="008F7A39"/>
    <w:rsid w:val="009001B5"/>
    <w:rsid w:val="00901805"/>
    <w:rsid w:val="009018DE"/>
    <w:rsid w:val="009022AF"/>
    <w:rsid w:val="00903649"/>
    <w:rsid w:val="00903ABB"/>
    <w:rsid w:val="00905C7B"/>
    <w:rsid w:val="00906238"/>
    <w:rsid w:val="009103F3"/>
    <w:rsid w:val="00910DA8"/>
    <w:rsid w:val="00912503"/>
    <w:rsid w:val="00913565"/>
    <w:rsid w:val="009148F1"/>
    <w:rsid w:val="00914C74"/>
    <w:rsid w:val="00924236"/>
    <w:rsid w:val="00925CC0"/>
    <w:rsid w:val="0092681A"/>
    <w:rsid w:val="00927315"/>
    <w:rsid w:val="009275E0"/>
    <w:rsid w:val="00927951"/>
    <w:rsid w:val="00930658"/>
    <w:rsid w:val="009315FC"/>
    <w:rsid w:val="009331C9"/>
    <w:rsid w:val="00933349"/>
    <w:rsid w:val="00933873"/>
    <w:rsid w:val="009355F6"/>
    <w:rsid w:val="00937901"/>
    <w:rsid w:val="00940C3A"/>
    <w:rsid w:val="00940E3A"/>
    <w:rsid w:val="00943385"/>
    <w:rsid w:val="0094508C"/>
    <w:rsid w:val="009456CA"/>
    <w:rsid w:val="00945AAF"/>
    <w:rsid w:val="00946C4B"/>
    <w:rsid w:val="00950288"/>
    <w:rsid w:val="009524D4"/>
    <w:rsid w:val="00952ECB"/>
    <w:rsid w:val="009546FA"/>
    <w:rsid w:val="00954D07"/>
    <w:rsid w:val="0095593F"/>
    <w:rsid w:val="0095625E"/>
    <w:rsid w:val="00956937"/>
    <w:rsid w:val="00957CFC"/>
    <w:rsid w:val="00960936"/>
    <w:rsid w:val="00961593"/>
    <w:rsid w:val="00961D41"/>
    <w:rsid w:val="009639C0"/>
    <w:rsid w:val="00963ACA"/>
    <w:rsid w:val="00963FB1"/>
    <w:rsid w:val="00964DA6"/>
    <w:rsid w:val="00965E52"/>
    <w:rsid w:val="009671FE"/>
    <w:rsid w:val="00967641"/>
    <w:rsid w:val="00967709"/>
    <w:rsid w:val="0096785B"/>
    <w:rsid w:val="00970CE4"/>
    <w:rsid w:val="0097273F"/>
    <w:rsid w:val="009732FF"/>
    <w:rsid w:val="009740EA"/>
    <w:rsid w:val="009744D6"/>
    <w:rsid w:val="00974585"/>
    <w:rsid w:val="00977507"/>
    <w:rsid w:val="00977EA2"/>
    <w:rsid w:val="0098225F"/>
    <w:rsid w:val="00982D72"/>
    <w:rsid w:val="009846F2"/>
    <w:rsid w:val="00984AE7"/>
    <w:rsid w:val="00987658"/>
    <w:rsid w:val="00987D3D"/>
    <w:rsid w:val="00990BDA"/>
    <w:rsid w:val="00991211"/>
    <w:rsid w:val="009920D9"/>
    <w:rsid w:val="00992A8E"/>
    <w:rsid w:val="00992AF8"/>
    <w:rsid w:val="00992C88"/>
    <w:rsid w:val="009934C6"/>
    <w:rsid w:val="0099393A"/>
    <w:rsid w:val="00995047"/>
    <w:rsid w:val="00995EE1"/>
    <w:rsid w:val="00996C83"/>
    <w:rsid w:val="009977E0"/>
    <w:rsid w:val="00997B4E"/>
    <w:rsid w:val="00997EA4"/>
    <w:rsid w:val="009A375F"/>
    <w:rsid w:val="009A43A4"/>
    <w:rsid w:val="009A5806"/>
    <w:rsid w:val="009A6173"/>
    <w:rsid w:val="009B17FB"/>
    <w:rsid w:val="009B2817"/>
    <w:rsid w:val="009B368A"/>
    <w:rsid w:val="009B3971"/>
    <w:rsid w:val="009B4399"/>
    <w:rsid w:val="009B57CC"/>
    <w:rsid w:val="009B5AE6"/>
    <w:rsid w:val="009B6CDE"/>
    <w:rsid w:val="009B72A8"/>
    <w:rsid w:val="009B73FC"/>
    <w:rsid w:val="009C06BC"/>
    <w:rsid w:val="009C22E3"/>
    <w:rsid w:val="009C2975"/>
    <w:rsid w:val="009C32DC"/>
    <w:rsid w:val="009C7821"/>
    <w:rsid w:val="009D192E"/>
    <w:rsid w:val="009D24A2"/>
    <w:rsid w:val="009D32DF"/>
    <w:rsid w:val="009D3623"/>
    <w:rsid w:val="009D3F9C"/>
    <w:rsid w:val="009D5210"/>
    <w:rsid w:val="009D5C9C"/>
    <w:rsid w:val="009D5D14"/>
    <w:rsid w:val="009D5DDB"/>
    <w:rsid w:val="009D5FE3"/>
    <w:rsid w:val="009D67F8"/>
    <w:rsid w:val="009E049E"/>
    <w:rsid w:val="009E07EC"/>
    <w:rsid w:val="009E12FE"/>
    <w:rsid w:val="009E1C5E"/>
    <w:rsid w:val="009E21A8"/>
    <w:rsid w:val="009E23DA"/>
    <w:rsid w:val="009E289C"/>
    <w:rsid w:val="009E3ACF"/>
    <w:rsid w:val="009E462B"/>
    <w:rsid w:val="009E558E"/>
    <w:rsid w:val="009E6A1D"/>
    <w:rsid w:val="009E7BC2"/>
    <w:rsid w:val="009E7EF5"/>
    <w:rsid w:val="009F0B6B"/>
    <w:rsid w:val="009F402F"/>
    <w:rsid w:val="009F4881"/>
    <w:rsid w:val="009F4D0B"/>
    <w:rsid w:val="009F5663"/>
    <w:rsid w:val="009F5DEF"/>
    <w:rsid w:val="00A00F6B"/>
    <w:rsid w:val="00A02710"/>
    <w:rsid w:val="00A02A32"/>
    <w:rsid w:val="00A04922"/>
    <w:rsid w:val="00A053FE"/>
    <w:rsid w:val="00A06507"/>
    <w:rsid w:val="00A075E7"/>
    <w:rsid w:val="00A07839"/>
    <w:rsid w:val="00A100E0"/>
    <w:rsid w:val="00A10695"/>
    <w:rsid w:val="00A1077C"/>
    <w:rsid w:val="00A117E1"/>
    <w:rsid w:val="00A123B4"/>
    <w:rsid w:val="00A12DFC"/>
    <w:rsid w:val="00A13297"/>
    <w:rsid w:val="00A138CB"/>
    <w:rsid w:val="00A14B7B"/>
    <w:rsid w:val="00A14C18"/>
    <w:rsid w:val="00A153CE"/>
    <w:rsid w:val="00A16B69"/>
    <w:rsid w:val="00A16B73"/>
    <w:rsid w:val="00A200BB"/>
    <w:rsid w:val="00A201C8"/>
    <w:rsid w:val="00A22243"/>
    <w:rsid w:val="00A230C3"/>
    <w:rsid w:val="00A24EF1"/>
    <w:rsid w:val="00A27788"/>
    <w:rsid w:val="00A27AE7"/>
    <w:rsid w:val="00A27B2A"/>
    <w:rsid w:val="00A27B2F"/>
    <w:rsid w:val="00A30CCC"/>
    <w:rsid w:val="00A31766"/>
    <w:rsid w:val="00A31D93"/>
    <w:rsid w:val="00A31F47"/>
    <w:rsid w:val="00A32163"/>
    <w:rsid w:val="00A3216E"/>
    <w:rsid w:val="00A3281F"/>
    <w:rsid w:val="00A32EE3"/>
    <w:rsid w:val="00A3474E"/>
    <w:rsid w:val="00A34ABF"/>
    <w:rsid w:val="00A35373"/>
    <w:rsid w:val="00A35785"/>
    <w:rsid w:val="00A3624A"/>
    <w:rsid w:val="00A36288"/>
    <w:rsid w:val="00A36462"/>
    <w:rsid w:val="00A37024"/>
    <w:rsid w:val="00A37164"/>
    <w:rsid w:val="00A4246B"/>
    <w:rsid w:val="00A43535"/>
    <w:rsid w:val="00A43BA2"/>
    <w:rsid w:val="00A44206"/>
    <w:rsid w:val="00A453E4"/>
    <w:rsid w:val="00A45DEF"/>
    <w:rsid w:val="00A46FE8"/>
    <w:rsid w:val="00A51D27"/>
    <w:rsid w:val="00A521D0"/>
    <w:rsid w:val="00A52E42"/>
    <w:rsid w:val="00A54889"/>
    <w:rsid w:val="00A55792"/>
    <w:rsid w:val="00A55A91"/>
    <w:rsid w:val="00A55E3B"/>
    <w:rsid w:val="00A55F1D"/>
    <w:rsid w:val="00A561FB"/>
    <w:rsid w:val="00A56519"/>
    <w:rsid w:val="00A56D81"/>
    <w:rsid w:val="00A56FF6"/>
    <w:rsid w:val="00A57D98"/>
    <w:rsid w:val="00A60AC3"/>
    <w:rsid w:val="00A629B6"/>
    <w:rsid w:val="00A6372F"/>
    <w:rsid w:val="00A63F11"/>
    <w:rsid w:val="00A672C7"/>
    <w:rsid w:val="00A67841"/>
    <w:rsid w:val="00A67B08"/>
    <w:rsid w:val="00A7370B"/>
    <w:rsid w:val="00A7417E"/>
    <w:rsid w:val="00A74223"/>
    <w:rsid w:val="00A75416"/>
    <w:rsid w:val="00A75991"/>
    <w:rsid w:val="00A75C80"/>
    <w:rsid w:val="00A76CCE"/>
    <w:rsid w:val="00A778C8"/>
    <w:rsid w:val="00A80A68"/>
    <w:rsid w:val="00A81654"/>
    <w:rsid w:val="00A825C0"/>
    <w:rsid w:val="00A82DB9"/>
    <w:rsid w:val="00A846F6"/>
    <w:rsid w:val="00A84B5D"/>
    <w:rsid w:val="00A8576E"/>
    <w:rsid w:val="00A85E43"/>
    <w:rsid w:val="00A85F3D"/>
    <w:rsid w:val="00A860C2"/>
    <w:rsid w:val="00A8666B"/>
    <w:rsid w:val="00A8704B"/>
    <w:rsid w:val="00A8753A"/>
    <w:rsid w:val="00A90C6D"/>
    <w:rsid w:val="00A91089"/>
    <w:rsid w:val="00A91FE5"/>
    <w:rsid w:val="00A92885"/>
    <w:rsid w:val="00A9320F"/>
    <w:rsid w:val="00A9528A"/>
    <w:rsid w:val="00A95CB1"/>
    <w:rsid w:val="00A96732"/>
    <w:rsid w:val="00A96C88"/>
    <w:rsid w:val="00A97343"/>
    <w:rsid w:val="00AA23B2"/>
    <w:rsid w:val="00AA3400"/>
    <w:rsid w:val="00AA3A97"/>
    <w:rsid w:val="00AA4AF8"/>
    <w:rsid w:val="00AA5336"/>
    <w:rsid w:val="00AA59C5"/>
    <w:rsid w:val="00AA5E6F"/>
    <w:rsid w:val="00AB00D6"/>
    <w:rsid w:val="00AB0270"/>
    <w:rsid w:val="00AB0713"/>
    <w:rsid w:val="00AB2C90"/>
    <w:rsid w:val="00AB5957"/>
    <w:rsid w:val="00AB74E5"/>
    <w:rsid w:val="00AC02ED"/>
    <w:rsid w:val="00AC08D2"/>
    <w:rsid w:val="00AC1996"/>
    <w:rsid w:val="00AC2ACF"/>
    <w:rsid w:val="00AC3710"/>
    <w:rsid w:val="00AC4DB3"/>
    <w:rsid w:val="00AC4E9D"/>
    <w:rsid w:val="00AC69B3"/>
    <w:rsid w:val="00AC794A"/>
    <w:rsid w:val="00AD37C6"/>
    <w:rsid w:val="00AD4257"/>
    <w:rsid w:val="00AD5E5F"/>
    <w:rsid w:val="00AD5ED1"/>
    <w:rsid w:val="00AD5FC4"/>
    <w:rsid w:val="00AD5FD1"/>
    <w:rsid w:val="00AE280A"/>
    <w:rsid w:val="00AE2DCA"/>
    <w:rsid w:val="00AE3350"/>
    <w:rsid w:val="00AE7269"/>
    <w:rsid w:val="00AE7B4A"/>
    <w:rsid w:val="00AF0756"/>
    <w:rsid w:val="00AF201E"/>
    <w:rsid w:val="00AF562F"/>
    <w:rsid w:val="00AF576D"/>
    <w:rsid w:val="00AF58A3"/>
    <w:rsid w:val="00AF59DC"/>
    <w:rsid w:val="00AF5E5C"/>
    <w:rsid w:val="00AF688F"/>
    <w:rsid w:val="00B0159F"/>
    <w:rsid w:val="00B0194D"/>
    <w:rsid w:val="00B025EA"/>
    <w:rsid w:val="00B02A5E"/>
    <w:rsid w:val="00B02D95"/>
    <w:rsid w:val="00B030FD"/>
    <w:rsid w:val="00B033EA"/>
    <w:rsid w:val="00B04321"/>
    <w:rsid w:val="00B04C7C"/>
    <w:rsid w:val="00B0607F"/>
    <w:rsid w:val="00B06153"/>
    <w:rsid w:val="00B065D4"/>
    <w:rsid w:val="00B07810"/>
    <w:rsid w:val="00B10866"/>
    <w:rsid w:val="00B1096F"/>
    <w:rsid w:val="00B10A0B"/>
    <w:rsid w:val="00B11C10"/>
    <w:rsid w:val="00B11D21"/>
    <w:rsid w:val="00B11E97"/>
    <w:rsid w:val="00B12817"/>
    <w:rsid w:val="00B136DD"/>
    <w:rsid w:val="00B161C7"/>
    <w:rsid w:val="00B16DA8"/>
    <w:rsid w:val="00B1739B"/>
    <w:rsid w:val="00B17846"/>
    <w:rsid w:val="00B17D54"/>
    <w:rsid w:val="00B20F8A"/>
    <w:rsid w:val="00B21156"/>
    <w:rsid w:val="00B23098"/>
    <w:rsid w:val="00B23D10"/>
    <w:rsid w:val="00B26C14"/>
    <w:rsid w:val="00B30D83"/>
    <w:rsid w:val="00B30EE5"/>
    <w:rsid w:val="00B31FA9"/>
    <w:rsid w:val="00B32022"/>
    <w:rsid w:val="00B32B97"/>
    <w:rsid w:val="00B33D2B"/>
    <w:rsid w:val="00B34366"/>
    <w:rsid w:val="00B3451B"/>
    <w:rsid w:val="00B34FE1"/>
    <w:rsid w:val="00B35722"/>
    <w:rsid w:val="00B36CEA"/>
    <w:rsid w:val="00B402D2"/>
    <w:rsid w:val="00B428CD"/>
    <w:rsid w:val="00B448F6"/>
    <w:rsid w:val="00B44EA4"/>
    <w:rsid w:val="00B4636B"/>
    <w:rsid w:val="00B468AF"/>
    <w:rsid w:val="00B514FF"/>
    <w:rsid w:val="00B546FC"/>
    <w:rsid w:val="00B547B5"/>
    <w:rsid w:val="00B5555A"/>
    <w:rsid w:val="00B55CB3"/>
    <w:rsid w:val="00B57266"/>
    <w:rsid w:val="00B6045A"/>
    <w:rsid w:val="00B62041"/>
    <w:rsid w:val="00B65020"/>
    <w:rsid w:val="00B679E3"/>
    <w:rsid w:val="00B67F47"/>
    <w:rsid w:val="00B713D0"/>
    <w:rsid w:val="00B729B8"/>
    <w:rsid w:val="00B74079"/>
    <w:rsid w:val="00B740DA"/>
    <w:rsid w:val="00B76635"/>
    <w:rsid w:val="00B80193"/>
    <w:rsid w:val="00B80B58"/>
    <w:rsid w:val="00B8440D"/>
    <w:rsid w:val="00B8466B"/>
    <w:rsid w:val="00B85ADF"/>
    <w:rsid w:val="00B9022E"/>
    <w:rsid w:val="00B921B9"/>
    <w:rsid w:val="00B921CA"/>
    <w:rsid w:val="00B933BE"/>
    <w:rsid w:val="00B96F82"/>
    <w:rsid w:val="00B97007"/>
    <w:rsid w:val="00BA2402"/>
    <w:rsid w:val="00BA249F"/>
    <w:rsid w:val="00BA29C5"/>
    <w:rsid w:val="00BA30B6"/>
    <w:rsid w:val="00BA4352"/>
    <w:rsid w:val="00BA454A"/>
    <w:rsid w:val="00BA4903"/>
    <w:rsid w:val="00BB0060"/>
    <w:rsid w:val="00BB1954"/>
    <w:rsid w:val="00BB2C18"/>
    <w:rsid w:val="00BB3C0E"/>
    <w:rsid w:val="00BB41F4"/>
    <w:rsid w:val="00BB4C38"/>
    <w:rsid w:val="00BB4EAA"/>
    <w:rsid w:val="00BB51F5"/>
    <w:rsid w:val="00BB5869"/>
    <w:rsid w:val="00BB638F"/>
    <w:rsid w:val="00BB6C2C"/>
    <w:rsid w:val="00BC12EE"/>
    <w:rsid w:val="00BC3670"/>
    <w:rsid w:val="00BC39B1"/>
    <w:rsid w:val="00BC53B8"/>
    <w:rsid w:val="00BC6005"/>
    <w:rsid w:val="00BC6D9B"/>
    <w:rsid w:val="00BD1C91"/>
    <w:rsid w:val="00BD2E06"/>
    <w:rsid w:val="00BD45DC"/>
    <w:rsid w:val="00BD4DCE"/>
    <w:rsid w:val="00BD64C3"/>
    <w:rsid w:val="00BD7114"/>
    <w:rsid w:val="00BD74D9"/>
    <w:rsid w:val="00BE090F"/>
    <w:rsid w:val="00BE289A"/>
    <w:rsid w:val="00BE3AF9"/>
    <w:rsid w:val="00BE6278"/>
    <w:rsid w:val="00BE6805"/>
    <w:rsid w:val="00BE68B1"/>
    <w:rsid w:val="00BE7FCE"/>
    <w:rsid w:val="00BF1E6F"/>
    <w:rsid w:val="00BF35BE"/>
    <w:rsid w:val="00BF4F83"/>
    <w:rsid w:val="00BF51E2"/>
    <w:rsid w:val="00BF6E13"/>
    <w:rsid w:val="00BF7980"/>
    <w:rsid w:val="00C0092E"/>
    <w:rsid w:val="00C00FA2"/>
    <w:rsid w:val="00C01F10"/>
    <w:rsid w:val="00C03D22"/>
    <w:rsid w:val="00C04323"/>
    <w:rsid w:val="00C04C01"/>
    <w:rsid w:val="00C055B4"/>
    <w:rsid w:val="00C065AA"/>
    <w:rsid w:val="00C06DE3"/>
    <w:rsid w:val="00C07A0E"/>
    <w:rsid w:val="00C12023"/>
    <w:rsid w:val="00C127B0"/>
    <w:rsid w:val="00C15F18"/>
    <w:rsid w:val="00C16EAE"/>
    <w:rsid w:val="00C17EC8"/>
    <w:rsid w:val="00C20B0E"/>
    <w:rsid w:val="00C24055"/>
    <w:rsid w:val="00C24268"/>
    <w:rsid w:val="00C24AC8"/>
    <w:rsid w:val="00C24BFF"/>
    <w:rsid w:val="00C26213"/>
    <w:rsid w:val="00C31411"/>
    <w:rsid w:val="00C31A34"/>
    <w:rsid w:val="00C31F14"/>
    <w:rsid w:val="00C32316"/>
    <w:rsid w:val="00C35B5B"/>
    <w:rsid w:val="00C372D4"/>
    <w:rsid w:val="00C428DB"/>
    <w:rsid w:val="00C432F0"/>
    <w:rsid w:val="00C441D2"/>
    <w:rsid w:val="00C4516C"/>
    <w:rsid w:val="00C46182"/>
    <w:rsid w:val="00C47908"/>
    <w:rsid w:val="00C508FA"/>
    <w:rsid w:val="00C50C76"/>
    <w:rsid w:val="00C50CA4"/>
    <w:rsid w:val="00C50E2F"/>
    <w:rsid w:val="00C511BE"/>
    <w:rsid w:val="00C51AA6"/>
    <w:rsid w:val="00C527D4"/>
    <w:rsid w:val="00C52DE1"/>
    <w:rsid w:val="00C52F59"/>
    <w:rsid w:val="00C53D3A"/>
    <w:rsid w:val="00C542FE"/>
    <w:rsid w:val="00C547AA"/>
    <w:rsid w:val="00C552D7"/>
    <w:rsid w:val="00C555B3"/>
    <w:rsid w:val="00C55C05"/>
    <w:rsid w:val="00C55D96"/>
    <w:rsid w:val="00C577DF"/>
    <w:rsid w:val="00C60168"/>
    <w:rsid w:val="00C602BB"/>
    <w:rsid w:val="00C633E8"/>
    <w:rsid w:val="00C65311"/>
    <w:rsid w:val="00C65A0D"/>
    <w:rsid w:val="00C66D35"/>
    <w:rsid w:val="00C67933"/>
    <w:rsid w:val="00C67973"/>
    <w:rsid w:val="00C67E2F"/>
    <w:rsid w:val="00C7176A"/>
    <w:rsid w:val="00C7505F"/>
    <w:rsid w:val="00C75904"/>
    <w:rsid w:val="00C75FEB"/>
    <w:rsid w:val="00C76889"/>
    <w:rsid w:val="00C77140"/>
    <w:rsid w:val="00C8163E"/>
    <w:rsid w:val="00C82A38"/>
    <w:rsid w:val="00C847B0"/>
    <w:rsid w:val="00C85DF6"/>
    <w:rsid w:val="00C86DE8"/>
    <w:rsid w:val="00C873A6"/>
    <w:rsid w:val="00C87630"/>
    <w:rsid w:val="00C903C1"/>
    <w:rsid w:val="00C92AE7"/>
    <w:rsid w:val="00C94C72"/>
    <w:rsid w:val="00C94E04"/>
    <w:rsid w:val="00C979C5"/>
    <w:rsid w:val="00C97B67"/>
    <w:rsid w:val="00CA0B0C"/>
    <w:rsid w:val="00CA172A"/>
    <w:rsid w:val="00CA1868"/>
    <w:rsid w:val="00CA1BD7"/>
    <w:rsid w:val="00CA1C2D"/>
    <w:rsid w:val="00CA27C5"/>
    <w:rsid w:val="00CA310A"/>
    <w:rsid w:val="00CA475B"/>
    <w:rsid w:val="00CA58F3"/>
    <w:rsid w:val="00CA6399"/>
    <w:rsid w:val="00CB05A2"/>
    <w:rsid w:val="00CB0E33"/>
    <w:rsid w:val="00CB1B06"/>
    <w:rsid w:val="00CB2245"/>
    <w:rsid w:val="00CB3965"/>
    <w:rsid w:val="00CB5F87"/>
    <w:rsid w:val="00CB711F"/>
    <w:rsid w:val="00CB7D77"/>
    <w:rsid w:val="00CC0778"/>
    <w:rsid w:val="00CC1BCD"/>
    <w:rsid w:val="00CC1EB8"/>
    <w:rsid w:val="00CC2036"/>
    <w:rsid w:val="00CC21AA"/>
    <w:rsid w:val="00CC296A"/>
    <w:rsid w:val="00CC29A0"/>
    <w:rsid w:val="00CC2F63"/>
    <w:rsid w:val="00CC3C32"/>
    <w:rsid w:val="00CC3E92"/>
    <w:rsid w:val="00CC418C"/>
    <w:rsid w:val="00CC5E78"/>
    <w:rsid w:val="00CC710C"/>
    <w:rsid w:val="00CD0016"/>
    <w:rsid w:val="00CD04B9"/>
    <w:rsid w:val="00CD36CB"/>
    <w:rsid w:val="00CD43CE"/>
    <w:rsid w:val="00CD4ACA"/>
    <w:rsid w:val="00CD58CF"/>
    <w:rsid w:val="00CD5ED7"/>
    <w:rsid w:val="00CD66EE"/>
    <w:rsid w:val="00CD6913"/>
    <w:rsid w:val="00CD7391"/>
    <w:rsid w:val="00CD750C"/>
    <w:rsid w:val="00CE04C5"/>
    <w:rsid w:val="00CE057A"/>
    <w:rsid w:val="00CE10A0"/>
    <w:rsid w:val="00CE2038"/>
    <w:rsid w:val="00CE5F5C"/>
    <w:rsid w:val="00CE7AF0"/>
    <w:rsid w:val="00CE7E79"/>
    <w:rsid w:val="00CE7E7F"/>
    <w:rsid w:val="00CF2EC9"/>
    <w:rsid w:val="00CF4D58"/>
    <w:rsid w:val="00CF72BB"/>
    <w:rsid w:val="00CF740E"/>
    <w:rsid w:val="00D0324E"/>
    <w:rsid w:val="00D03B7D"/>
    <w:rsid w:val="00D071CE"/>
    <w:rsid w:val="00D07305"/>
    <w:rsid w:val="00D07C4C"/>
    <w:rsid w:val="00D100E0"/>
    <w:rsid w:val="00D11131"/>
    <w:rsid w:val="00D11276"/>
    <w:rsid w:val="00D11F38"/>
    <w:rsid w:val="00D12996"/>
    <w:rsid w:val="00D13228"/>
    <w:rsid w:val="00D1410D"/>
    <w:rsid w:val="00D147AE"/>
    <w:rsid w:val="00D154A6"/>
    <w:rsid w:val="00D16C1B"/>
    <w:rsid w:val="00D17599"/>
    <w:rsid w:val="00D20556"/>
    <w:rsid w:val="00D208F5"/>
    <w:rsid w:val="00D21977"/>
    <w:rsid w:val="00D23365"/>
    <w:rsid w:val="00D24A10"/>
    <w:rsid w:val="00D265DC"/>
    <w:rsid w:val="00D26795"/>
    <w:rsid w:val="00D2734D"/>
    <w:rsid w:val="00D27B03"/>
    <w:rsid w:val="00D303E3"/>
    <w:rsid w:val="00D30FDC"/>
    <w:rsid w:val="00D310D0"/>
    <w:rsid w:val="00D32CA2"/>
    <w:rsid w:val="00D33169"/>
    <w:rsid w:val="00D3591D"/>
    <w:rsid w:val="00D35D88"/>
    <w:rsid w:val="00D36227"/>
    <w:rsid w:val="00D41109"/>
    <w:rsid w:val="00D43443"/>
    <w:rsid w:val="00D43503"/>
    <w:rsid w:val="00D4443E"/>
    <w:rsid w:val="00D456B3"/>
    <w:rsid w:val="00D45AAB"/>
    <w:rsid w:val="00D518FE"/>
    <w:rsid w:val="00D532A3"/>
    <w:rsid w:val="00D53FDB"/>
    <w:rsid w:val="00D552E0"/>
    <w:rsid w:val="00D5666F"/>
    <w:rsid w:val="00D56B87"/>
    <w:rsid w:val="00D60610"/>
    <w:rsid w:val="00D60CB8"/>
    <w:rsid w:val="00D61548"/>
    <w:rsid w:val="00D6349A"/>
    <w:rsid w:val="00D64251"/>
    <w:rsid w:val="00D6524E"/>
    <w:rsid w:val="00D653A2"/>
    <w:rsid w:val="00D66F66"/>
    <w:rsid w:val="00D70EB0"/>
    <w:rsid w:val="00D71F7E"/>
    <w:rsid w:val="00D74C6D"/>
    <w:rsid w:val="00D803D9"/>
    <w:rsid w:val="00D80C71"/>
    <w:rsid w:val="00D81979"/>
    <w:rsid w:val="00D82A35"/>
    <w:rsid w:val="00D85885"/>
    <w:rsid w:val="00D85C2C"/>
    <w:rsid w:val="00D85CA5"/>
    <w:rsid w:val="00D87C7D"/>
    <w:rsid w:val="00D90555"/>
    <w:rsid w:val="00D90992"/>
    <w:rsid w:val="00D90A8D"/>
    <w:rsid w:val="00D92D7B"/>
    <w:rsid w:val="00D933FC"/>
    <w:rsid w:val="00D94760"/>
    <w:rsid w:val="00D95407"/>
    <w:rsid w:val="00D9736E"/>
    <w:rsid w:val="00DA081F"/>
    <w:rsid w:val="00DA1652"/>
    <w:rsid w:val="00DB2879"/>
    <w:rsid w:val="00DB341C"/>
    <w:rsid w:val="00DB43C7"/>
    <w:rsid w:val="00DB4800"/>
    <w:rsid w:val="00DB64DA"/>
    <w:rsid w:val="00DB65DC"/>
    <w:rsid w:val="00DB6D04"/>
    <w:rsid w:val="00DB6E3E"/>
    <w:rsid w:val="00DC0ADB"/>
    <w:rsid w:val="00DC17A4"/>
    <w:rsid w:val="00DC22B8"/>
    <w:rsid w:val="00DC2636"/>
    <w:rsid w:val="00DC2C57"/>
    <w:rsid w:val="00DC3A84"/>
    <w:rsid w:val="00DC42DB"/>
    <w:rsid w:val="00DC594C"/>
    <w:rsid w:val="00DC616A"/>
    <w:rsid w:val="00DC6863"/>
    <w:rsid w:val="00DC6E15"/>
    <w:rsid w:val="00DC7054"/>
    <w:rsid w:val="00DD0156"/>
    <w:rsid w:val="00DD0B20"/>
    <w:rsid w:val="00DD16E4"/>
    <w:rsid w:val="00DD29A3"/>
    <w:rsid w:val="00DD34A5"/>
    <w:rsid w:val="00DD4D68"/>
    <w:rsid w:val="00DD5ED2"/>
    <w:rsid w:val="00DD677F"/>
    <w:rsid w:val="00DD6AE4"/>
    <w:rsid w:val="00DE18AA"/>
    <w:rsid w:val="00DE1BF4"/>
    <w:rsid w:val="00DE1D18"/>
    <w:rsid w:val="00DE206F"/>
    <w:rsid w:val="00DE2596"/>
    <w:rsid w:val="00DE2B6A"/>
    <w:rsid w:val="00DE313D"/>
    <w:rsid w:val="00DE38CF"/>
    <w:rsid w:val="00DE4AAF"/>
    <w:rsid w:val="00DE54D1"/>
    <w:rsid w:val="00DE5D1B"/>
    <w:rsid w:val="00DE5F81"/>
    <w:rsid w:val="00DF0652"/>
    <w:rsid w:val="00DF072D"/>
    <w:rsid w:val="00DF3100"/>
    <w:rsid w:val="00DF489C"/>
    <w:rsid w:val="00DF67AA"/>
    <w:rsid w:val="00DF6A4C"/>
    <w:rsid w:val="00DF6AEA"/>
    <w:rsid w:val="00DF6DE6"/>
    <w:rsid w:val="00DF725D"/>
    <w:rsid w:val="00E011C0"/>
    <w:rsid w:val="00E030FD"/>
    <w:rsid w:val="00E033D4"/>
    <w:rsid w:val="00E0340E"/>
    <w:rsid w:val="00E03C2E"/>
    <w:rsid w:val="00E04595"/>
    <w:rsid w:val="00E052FE"/>
    <w:rsid w:val="00E068B1"/>
    <w:rsid w:val="00E0721A"/>
    <w:rsid w:val="00E07393"/>
    <w:rsid w:val="00E07E8F"/>
    <w:rsid w:val="00E10228"/>
    <w:rsid w:val="00E106AB"/>
    <w:rsid w:val="00E11085"/>
    <w:rsid w:val="00E1193D"/>
    <w:rsid w:val="00E11985"/>
    <w:rsid w:val="00E132E3"/>
    <w:rsid w:val="00E1442E"/>
    <w:rsid w:val="00E14BA1"/>
    <w:rsid w:val="00E16DE9"/>
    <w:rsid w:val="00E172FA"/>
    <w:rsid w:val="00E17516"/>
    <w:rsid w:val="00E17A53"/>
    <w:rsid w:val="00E17C7B"/>
    <w:rsid w:val="00E20061"/>
    <w:rsid w:val="00E21600"/>
    <w:rsid w:val="00E247AB"/>
    <w:rsid w:val="00E2486C"/>
    <w:rsid w:val="00E24902"/>
    <w:rsid w:val="00E25604"/>
    <w:rsid w:val="00E25FD4"/>
    <w:rsid w:val="00E267BD"/>
    <w:rsid w:val="00E277B2"/>
    <w:rsid w:val="00E27C7A"/>
    <w:rsid w:val="00E30C6C"/>
    <w:rsid w:val="00E320C7"/>
    <w:rsid w:val="00E33849"/>
    <w:rsid w:val="00E33869"/>
    <w:rsid w:val="00E36845"/>
    <w:rsid w:val="00E41DF0"/>
    <w:rsid w:val="00E42F53"/>
    <w:rsid w:val="00E43778"/>
    <w:rsid w:val="00E43C30"/>
    <w:rsid w:val="00E43F32"/>
    <w:rsid w:val="00E4528D"/>
    <w:rsid w:val="00E45C02"/>
    <w:rsid w:val="00E46BD4"/>
    <w:rsid w:val="00E500A8"/>
    <w:rsid w:val="00E50E7B"/>
    <w:rsid w:val="00E511F5"/>
    <w:rsid w:val="00E52C2B"/>
    <w:rsid w:val="00E55785"/>
    <w:rsid w:val="00E5604B"/>
    <w:rsid w:val="00E560F2"/>
    <w:rsid w:val="00E6177C"/>
    <w:rsid w:val="00E61A5F"/>
    <w:rsid w:val="00E61FF3"/>
    <w:rsid w:val="00E63669"/>
    <w:rsid w:val="00E63846"/>
    <w:rsid w:val="00E64B38"/>
    <w:rsid w:val="00E64E27"/>
    <w:rsid w:val="00E6708C"/>
    <w:rsid w:val="00E673CE"/>
    <w:rsid w:val="00E67724"/>
    <w:rsid w:val="00E67C18"/>
    <w:rsid w:val="00E67FAF"/>
    <w:rsid w:val="00E70F82"/>
    <w:rsid w:val="00E713DC"/>
    <w:rsid w:val="00E71555"/>
    <w:rsid w:val="00E719C3"/>
    <w:rsid w:val="00E74D9A"/>
    <w:rsid w:val="00E75172"/>
    <w:rsid w:val="00E755F5"/>
    <w:rsid w:val="00E815A6"/>
    <w:rsid w:val="00E82B66"/>
    <w:rsid w:val="00E838C5"/>
    <w:rsid w:val="00E85EF3"/>
    <w:rsid w:val="00E86FCE"/>
    <w:rsid w:val="00E871B9"/>
    <w:rsid w:val="00E875A3"/>
    <w:rsid w:val="00E878F7"/>
    <w:rsid w:val="00E87E59"/>
    <w:rsid w:val="00E9058B"/>
    <w:rsid w:val="00E90ED7"/>
    <w:rsid w:val="00E916AB"/>
    <w:rsid w:val="00E921E9"/>
    <w:rsid w:val="00E922DC"/>
    <w:rsid w:val="00E92B05"/>
    <w:rsid w:val="00E93777"/>
    <w:rsid w:val="00E93A16"/>
    <w:rsid w:val="00E93A70"/>
    <w:rsid w:val="00E94A12"/>
    <w:rsid w:val="00E94B13"/>
    <w:rsid w:val="00E95821"/>
    <w:rsid w:val="00E958B3"/>
    <w:rsid w:val="00E96B7A"/>
    <w:rsid w:val="00E96F8A"/>
    <w:rsid w:val="00E97D43"/>
    <w:rsid w:val="00EA29D0"/>
    <w:rsid w:val="00EA3DA0"/>
    <w:rsid w:val="00EA41E6"/>
    <w:rsid w:val="00EA64C4"/>
    <w:rsid w:val="00EA73E3"/>
    <w:rsid w:val="00EB00B0"/>
    <w:rsid w:val="00EB088D"/>
    <w:rsid w:val="00EB19E4"/>
    <w:rsid w:val="00EB1CFD"/>
    <w:rsid w:val="00EB4E34"/>
    <w:rsid w:val="00EB7236"/>
    <w:rsid w:val="00EB75A5"/>
    <w:rsid w:val="00EB794F"/>
    <w:rsid w:val="00EC010C"/>
    <w:rsid w:val="00EC18B6"/>
    <w:rsid w:val="00EC2CEE"/>
    <w:rsid w:val="00EC4AAF"/>
    <w:rsid w:val="00EC4D0A"/>
    <w:rsid w:val="00EC599B"/>
    <w:rsid w:val="00EC5ACC"/>
    <w:rsid w:val="00EC70CA"/>
    <w:rsid w:val="00ED06ED"/>
    <w:rsid w:val="00ED136C"/>
    <w:rsid w:val="00ED1DD7"/>
    <w:rsid w:val="00ED2CCD"/>
    <w:rsid w:val="00ED30B3"/>
    <w:rsid w:val="00ED48C6"/>
    <w:rsid w:val="00ED5073"/>
    <w:rsid w:val="00ED50AD"/>
    <w:rsid w:val="00ED69E7"/>
    <w:rsid w:val="00ED7656"/>
    <w:rsid w:val="00ED7A5B"/>
    <w:rsid w:val="00ED7B04"/>
    <w:rsid w:val="00EE0582"/>
    <w:rsid w:val="00EE1661"/>
    <w:rsid w:val="00EE2540"/>
    <w:rsid w:val="00EE3733"/>
    <w:rsid w:val="00EE3C03"/>
    <w:rsid w:val="00EE4E58"/>
    <w:rsid w:val="00EE5B8F"/>
    <w:rsid w:val="00EE7045"/>
    <w:rsid w:val="00EE7C2D"/>
    <w:rsid w:val="00EF15E9"/>
    <w:rsid w:val="00EF3407"/>
    <w:rsid w:val="00EF4591"/>
    <w:rsid w:val="00EF55DE"/>
    <w:rsid w:val="00EF5E06"/>
    <w:rsid w:val="00EF77B7"/>
    <w:rsid w:val="00F011D1"/>
    <w:rsid w:val="00F03B0D"/>
    <w:rsid w:val="00F05EBE"/>
    <w:rsid w:val="00F065B7"/>
    <w:rsid w:val="00F11A80"/>
    <w:rsid w:val="00F13C98"/>
    <w:rsid w:val="00F14407"/>
    <w:rsid w:val="00F1627F"/>
    <w:rsid w:val="00F17263"/>
    <w:rsid w:val="00F20281"/>
    <w:rsid w:val="00F2119D"/>
    <w:rsid w:val="00F2162C"/>
    <w:rsid w:val="00F21952"/>
    <w:rsid w:val="00F22EB0"/>
    <w:rsid w:val="00F23BCA"/>
    <w:rsid w:val="00F23FA2"/>
    <w:rsid w:val="00F24013"/>
    <w:rsid w:val="00F26E57"/>
    <w:rsid w:val="00F308C9"/>
    <w:rsid w:val="00F3340B"/>
    <w:rsid w:val="00F33664"/>
    <w:rsid w:val="00F346D4"/>
    <w:rsid w:val="00F35406"/>
    <w:rsid w:val="00F3543C"/>
    <w:rsid w:val="00F35FCD"/>
    <w:rsid w:val="00F37027"/>
    <w:rsid w:val="00F407F9"/>
    <w:rsid w:val="00F432E6"/>
    <w:rsid w:val="00F43F09"/>
    <w:rsid w:val="00F43F53"/>
    <w:rsid w:val="00F44EFE"/>
    <w:rsid w:val="00F47138"/>
    <w:rsid w:val="00F475E8"/>
    <w:rsid w:val="00F4791E"/>
    <w:rsid w:val="00F51393"/>
    <w:rsid w:val="00F51D31"/>
    <w:rsid w:val="00F51E9B"/>
    <w:rsid w:val="00F52636"/>
    <w:rsid w:val="00F52E9B"/>
    <w:rsid w:val="00F530EE"/>
    <w:rsid w:val="00F552C4"/>
    <w:rsid w:val="00F55B73"/>
    <w:rsid w:val="00F60839"/>
    <w:rsid w:val="00F608FA"/>
    <w:rsid w:val="00F616D5"/>
    <w:rsid w:val="00F6349B"/>
    <w:rsid w:val="00F63931"/>
    <w:rsid w:val="00F66544"/>
    <w:rsid w:val="00F70A7A"/>
    <w:rsid w:val="00F71ABC"/>
    <w:rsid w:val="00F72527"/>
    <w:rsid w:val="00F73657"/>
    <w:rsid w:val="00F7387B"/>
    <w:rsid w:val="00F7481D"/>
    <w:rsid w:val="00F760BD"/>
    <w:rsid w:val="00F77F87"/>
    <w:rsid w:val="00F823AD"/>
    <w:rsid w:val="00F824D2"/>
    <w:rsid w:val="00F82C5D"/>
    <w:rsid w:val="00F831BF"/>
    <w:rsid w:val="00F83394"/>
    <w:rsid w:val="00F849C4"/>
    <w:rsid w:val="00F84D76"/>
    <w:rsid w:val="00F858DD"/>
    <w:rsid w:val="00F860BA"/>
    <w:rsid w:val="00F9061B"/>
    <w:rsid w:val="00F91664"/>
    <w:rsid w:val="00F91731"/>
    <w:rsid w:val="00F9267C"/>
    <w:rsid w:val="00F93A1E"/>
    <w:rsid w:val="00F94BBC"/>
    <w:rsid w:val="00F94CBC"/>
    <w:rsid w:val="00F95903"/>
    <w:rsid w:val="00F96B7C"/>
    <w:rsid w:val="00F96CAE"/>
    <w:rsid w:val="00F96D45"/>
    <w:rsid w:val="00FA01D5"/>
    <w:rsid w:val="00FA2723"/>
    <w:rsid w:val="00FA2F18"/>
    <w:rsid w:val="00FA382F"/>
    <w:rsid w:val="00FA6729"/>
    <w:rsid w:val="00FB0926"/>
    <w:rsid w:val="00FB3A62"/>
    <w:rsid w:val="00FB5683"/>
    <w:rsid w:val="00FB7536"/>
    <w:rsid w:val="00FB79C5"/>
    <w:rsid w:val="00FC088C"/>
    <w:rsid w:val="00FC28E0"/>
    <w:rsid w:val="00FC3D1F"/>
    <w:rsid w:val="00FC5263"/>
    <w:rsid w:val="00FC5994"/>
    <w:rsid w:val="00FD1710"/>
    <w:rsid w:val="00FD18F1"/>
    <w:rsid w:val="00FD34BC"/>
    <w:rsid w:val="00FD354F"/>
    <w:rsid w:val="00FD52E0"/>
    <w:rsid w:val="00FD5FE5"/>
    <w:rsid w:val="00FD610F"/>
    <w:rsid w:val="00FE4336"/>
    <w:rsid w:val="00FE61CE"/>
    <w:rsid w:val="00FE6233"/>
    <w:rsid w:val="00FE6AB3"/>
    <w:rsid w:val="00FE6D67"/>
    <w:rsid w:val="00FE7AF0"/>
    <w:rsid w:val="00FF00B0"/>
    <w:rsid w:val="00FF2EB0"/>
    <w:rsid w:val="00FF3178"/>
    <w:rsid w:val="00FF3555"/>
    <w:rsid w:val="00FF4B7D"/>
    <w:rsid w:val="00FF5D94"/>
    <w:rsid w:val="00FF6EF2"/>
    <w:rsid w:val="00FF7C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0177"/>
    <o:shapelayout v:ext="edit">
      <o:idmap v:ext="edit" data="1"/>
    </o:shapelayout>
  </w:shapeDefaults>
  <w:decimalSymbol w:val="."/>
  <w:listSeparator w:val=","/>
  <w15:docId w15:val="{3BED4C1C-7003-408C-88B0-795AF3D64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hi-IN"/>
      </w:rPr>
    </w:rPrDefault>
    <w:pPrDefault>
      <w:pPr>
        <w:spacing w:before="120"/>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657"/>
    <w:pPr>
      <w:spacing w:before="0" w:after="160" w:line="259" w:lineRule="auto"/>
    </w:pPr>
    <w:rPr>
      <w:rFonts w:asciiTheme="minorHAnsi" w:hAnsiTheme="minorHAnsi" w:cstheme="minorBidi"/>
      <w:sz w:val="22"/>
      <w:szCs w:val="22"/>
      <w:lang w:bidi="ar-SA"/>
    </w:rPr>
  </w:style>
  <w:style w:type="paragraph" w:styleId="Heading1">
    <w:name w:val="heading 1"/>
    <w:basedOn w:val="Normal"/>
    <w:next w:val="Normal"/>
    <w:link w:val="Heading1Char"/>
    <w:autoRedefine/>
    <w:qFormat/>
    <w:rsid w:val="00A75416"/>
    <w:pPr>
      <w:keepNext/>
      <w:spacing w:before="240" w:after="60"/>
      <w:outlineLvl w:val="0"/>
    </w:pPr>
    <w:rPr>
      <w:rFonts w:ascii="ApexSansBoldT" w:eastAsia="Arial Unicode MS" w:hAnsi="ApexSansBoldT"/>
      <w:color w:val="4F81BD" w:themeColor="accent1"/>
      <w:sz w:val="44"/>
      <w:szCs w:val="40"/>
    </w:rPr>
  </w:style>
  <w:style w:type="paragraph" w:styleId="Heading2">
    <w:name w:val="heading 2"/>
    <w:basedOn w:val="Normal"/>
    <w:next w:val="Normal"/>
    <w:link w:val="Heading2Char"/>
    <w:uiPriority w:val="9"/>
    <w:unhideWhenUsed/>
    <w:qFormat/>
    <w:rsid w:val="00A75416"/>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semiHidden/>
    <w:unhideWhenUsed/>
    <w:qFormat/>
    <w:rsid w:val="00A75416"/>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semiHidden/>
    <w:unhideWhenUsed/>
    <w:qFormat/>
    <w:rsid w:val="00A75416"/>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A75416"/>
    <w:pPr>
      <w:keepNext/>
      <w:keepLines/>
      <w:spacing w:before="20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A75416"/>
    <w:pPr>
      <w:keepNext/>
      <w:keepLines/>
      <w:spacing w:before="200"/>
      <w:outlineLvl w:val="5"/>
    </w:pPr>
    <w:rPr>
      <w:rFonts w:ascii="Cambria" w:hAnsi="Cambria"/>
      <w:i/>
      <w:iCs/>
      <w:color w:val="243F60"/>
    </w:rPr>
  </w:style>
  <w:style w:type="paragraph" w:styleId="Heading7">
    <w:name w:val="heading 7"/>
    <w:basedOn w:val="Normal"/>
    <w:next w:val="Normal"/>
    <w:link w:val="Heading7Char"/>
    <w:uiPriority w:val="9"/>
    <w:semiHidden/>
    <w:unhideWhenUsed/>
    <w:qFormat/>
    <w:rsid w:val="00A75416"/>
    <w:pPr>
      <w:keepNext/>
      <w:keepLines/>
      <w:spacing w:before="20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A75416"/>
    <w:pPr>
      <w:keepNext/>
      <w:keepLines/>
      <w:spacing w:before="200"/>
      <w:outlineLvl w:val="7"/>
    </w:pPr>
    <w:rPr>
      <w:rFonts w:ascii="Cambria" w:hAnsi="Cambria"/>
      <w:color w:val="404040"/>
      <w:sz w:val="20"/>
    </w:rPr>
  </w:style>
  <w:style w:type="paragraph" w:styleId="Heading9">
    <w:name w:val="heading 9"/>
    <w:basedOn w:val="Normal"/>
    <w:next w:val="Normal"/>
    <w:link w:val="Heading9Char"/>
    <w:uiPriority w:val="9"/>
    <w:semiHidden/>
    <w:unhideWhenUsed/>
    <w:qFormat/>
    <w:rsid w:val="00A75416"/>
    <w:pPr>
      <w:keepNext/>
      <w:keepLines/>
      <w:spacing w:before="200"/>
      <w:outlineLvl w:val="8"/>
    </w:pPr>
    <w:rPr>
      <w:rFonts w:ascii="Cambria" w:hAnsi="Cambria"/>
      <w:i/>
      <w:iCs/>
      <w:color w:val="404040"/>
      <w:sz w:val="20"/>
    </w:rPr>
  </w:style>
  <w:style w:type="character" w:default="1" w:styleId="DefaultParagraphFont">
    <w:name w:val="Default Paragraph Font"/>
    <w:uiPriority w:val="1"/>
    <w:semiHidden/>
    <w:unhideWhenUsed/>
    <w:rsid w:val="00F7365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3657"/>
  </w:style>
  <w:style w:type="character" w:customStyle="1" w:styleId="Heading1Char">
    <w:name w:val="Heading 1 Char"/>
    <w:link w:val="Heading1"/>
    <w:rsid w:val="00A75416"/>
    <w:rPr>
      <w:rFonts w:ascii="ApexSansBoldT" w:eastAsia="Arial Unicode MS" w:hAnsi="ApexSansBoldT"/>
      <w:color w:val="4F81BD" w:themeColor="accent1"/>
      <w:sz w:val="44"/>
      <w:szCs w:val="40"/>
      <w:lang w:bidi="ar-SA"/>
    </w:rPr>
  </w:style>
  <w:style w:type="character" w:customStyle="1" w:styleId="Heading2Char">
    <w:name w:val="Heading 2 Char"/>
    <w:basedOn w:val="DefaultParagraphFont"/>
    <w:link w:val="Heading2"/>
    <w:uiPriority w:val="9"/>
    <w:rsid w:val="00A75416"/>
    <w:rPr>
      <w:rFonts w:ascii="Cambria" w:eastAsia="Times New Roman" w:hAnsi="Cambria"/>
      <w:b/>
      <w:bCs/>
      <w:color w:val="4F81BD"/>
      <w:sz w:val="26"/>
      <w:szCs w:val="26"/>
      <w:lang w:eastAsia="en-GB" w:bidi="ar-SA"/>
    </w:rPr>
  </w:style>
  <w:style w:type="character" w:customStyle="1" w:styleId="Heading3Char">
    <w:name w:val="Heading 3 Char"/>
    <w:basedOn w:val="DefaultParagraphFont"/>
    <w:link w:val="Heading3"/>
    <w:uiPriority w:val="9"/>
    <w:semiHidden/>
    <w:rsid w:val="00A75416"/>
    <w:rPr>
      <w:rFonts w:ascii="Cambria" w:eastAsia="Times New Roman" w:hAnsi="Cambria"/>
      <w:b/>
      <w:bCs/>
      <w:color w:val="4F81BD"/>
      <w:sz w:val="22"/>
      <w:szCs w:val="24"/>
      <w:lang w:eastAsia="en-GB" w:bidi="ar-SA"/>
    </w:rPr>
  </w:style>
  <w:style w:type="character" w:customStyle="1" w:styleId="Heading4Char">
    <w:name w:val="Heading 4 Char"/>
    <w:basedOn w:val="DefaultParagraphFont"/>
    <w:link w:val="Heading4"/>
    <w:uiPriority w:val="9"/>
    <w:semiHidden/>
    <w:rsid w:val="00A75416"/>
    <w:rPr>
      <w:rFonts w:ascii="Cambria" w:eastAsia="Times New Roman" w:hAnsi="Cambria"/>
      <w:b/>
      <w:bCs/>
      <w:i/>
      <w:iCs/>
      <w:color w:val="4F81BD"/>
      <w:sz w:val="22"/>
      <w:szCs w:val="24"/>
      <w:lang w:eastAsia="en-GB" w:bidi="ar-SA"/>
    </w:rPr>
  </w:style>
  <w:style w:type="character" w:customStyle="1" w:styleId="Heading5Char">
    <w:name w:val="Heading 5 Char"/>
    <w:basedOn w:val="DefaultParagraphFont"/>
    <w:link w:val="Heading5"/>
    <w:uiPriority w:val="9"/>
    <w:semiHidden/>
    <w:rsid w:val="00A75416"/>
    <w:rPr>
      <w:rFonts w:ascii="Cambria" w:eastAsia="Times New Roman" w:hAnsi="Cambria"/>
      <w:color w:val="243F60"/>
      <w:sz w:val="22"/>
      <w:szCs w:val="24"/>
      <w:lang w:eastAsia="en-GB" w:bidi="ar-SA"/>
    </w:rPr>
  </w:style>
  <w:style w:type="character" w:customStyle="1" w:styleId="Heading6Char">
    <w:name w:val="Heading 6 Char"/>
    <w:basedOn w:val="DefaultParagraphFont"/>
    <w:link w:val="Heading6"/>
    <w:uiPriority w:val="9"/>
    <w:semiHidden/>
    <w:rsid w:val="00A75416"/>
    <w:rPr>
      <w:rFonts w:ascii="Cambria" w:eastAsia="Times New Roman" w:hAnsi="Cambria"/>
      <w:i/>
      <w:iCs/>
      <w:color w:val="243F60"/>
      <w:sz w:val="22"/>
      <w:szCs w:val="24"/>
      <w:lang w:eastAsia="en-GB" w:bidi="ar-SA"/>
    </w:rPr>
  </w:style>
  <w:style w:type="character" w:customStyle="1" w:styleId="Heading7Char">
    <w:name w:val="Heading 7 Char"/>
    <w:basedOn w:val="DefaultParagraphFont"/>
    <w:link w:val="Heading7"/>
    <w:uiPriority w:val="9"/>
    <w:semiHidden/>
    <w:rsid w:val="00A75416"/>
    <w:rPr>
      <w:rFonts w:ascii="Cambria" w:eastAsia="Times New Roman" w:hAnsi="Cambria"/>
      <w:i/>
      <w:iCs/>
      <w:color w:val="404040"/>
      <w:sz w:val="22"/>
      <w:szCs w:val="24"/>
      <w:lang w:eastAsia="en-GB" w:bidi="ar-SA"/>
    </w:rPr>
  </w:style>
  <w:style w:type="character" w:customStyle="1" w:styleId="Heading8Char">
    <w:name w:val="Heading 8 Char"/>
    <w:basedOn w:val="DefaultParagraphFont"/>
    <w:link w:val="Heading8"/>
    <w:uiPriority w:val="9"/>
    <w:semiHidden/>
    <w:rsid w:val="00A75416"/>
    <w:rPr>
      <w:rFonts w:ascii="Cambria" w:eastAsia="Times New Roman" w:hAnsi="Cambria"/>
      <w:color w:val="404040"/>
      <w:lang w:eastAsia="en-GB" w:bidi="ar-SA"/>
    </w:rPr>
  </w:style>
  <w:style w:type="character" w:customStyle="1" w:styleId="Heading9Char">
    <w:name w:val="Heading 9 Char"/>
    <w:basedOn w:val="DefaultParagraphFont"/>
    <w:link w:val="Heading9"/>
    <w:uiPriority w:val="9"/>
    <w:semiHidden/>
    <w:rsid w:val="00A75416"/>
    <w:rPr>
      <w:rFonts w:ascii="Cambria" w:eastAsia="Times New Roman" w:hAnsi="Cambria"/>
      <w:i/>
      <w:iCs/>
      <w:color w:val="404040"/>
      <w:lang w:eastAsia="en-GB" w:bidi="ar-SA"/>
    </w:rPr>
  </w:style>
  <w:style w:type="character" w:customStyle="1" w:styleId="ListLabel1">
    <w:name w:val="ListLabel 1"/>
    <w:rsid w:val="00A75416"/>
    <w:rPr>
      <w:sz w:val="20"/>
    </w:rPr>
  </w:style>
  <w:style w:type="paragraph" w:customStyle="1" w:styleId="Heading">
    <w:name w:val="Heading"/>
    <w:basedOn w:val="Normal"/>
    <w:next w:val="BodyText"/>
    <w:rsid w:val="00A75416"/>
    <w:pPr>
      <w:keepNext/>
      <w:spacing w:before="240" w:after="120"/>
    </w:pPr>
    <w:rPr>
      <w:rFonts w:ascii="Arial" w:eastAsia="Microsoft YaHei" w:hAnsi="Arial" w:cs="Mangal"/>
      <w:sz w:val="28"/>
      <w:szCs w:val="28"/>
    </w:rPr>
  </w:style>
  <w:style w:type="paragraph" w:styleId="BodyText">
    <w:name w:val="Body Text"/>
    <w:basedOn w:val="Normal"/>
    <w:link w:val="BodyTextChar"/>
    <w:rsid w:val="00A75416"/>
    <w:pPr>
      <w:spacing w:after="120"/>
    </w:pPr>
  </w:style>
  <w:style w:type="character" w:customStyle="1" w:styleId="BodyTextChar">
    <w:name w:val="Body Text Char"/>
    <w:basedOn w:val="DefaultParagraphFont"/>
    <w:link w:val="BodyText"/>
    <w:rsid w:val="00A75416"/>
    <w:rPr>
      <w:rFonts w:asciiTheme="minorHAnsi" w:eastAsia="Times New Roman" w:hAnsiTheme="minorHAnsi"/>
      <w:sz w:val="22"/>
      <w:szCs w:val="24"/>
      <w:lang w:eastAsia="en-GB" w:bidi="ar-SA"/>
    </w:rPr>
  </w:style>
  <w:style w:type="paragraph" w:styleId="List">
    <w:name w:val="List"/>
    <w:basedOn w:val="BodyText"/>
    <w:rsid w:val="00A75416"/>
    <w:rPr>
      <w:rFonts w:cs="Mangal"/>
    </w:rPr>
  </w:style>
  <w:style w:type="paragraph" w:styleId="Caption">
    <w:name w:val="caption"/>
    <w:basedOn w:val="Normal"/>
    <w:autoRedefine/>
    <w:qFormat/>
    <w:rsid w:val="00A75416"/>
    <w:pPr>
      <w:suppressLineNumbers/>
      <w:spacing w:after="120"/>
    </w:pPr>
    <w:rPr>
      <w:rFonts w:cs="Mangal"/>
      <w:iCs/>
      <w:sz w:val="24"/>
    </w:rPr>
  </w:style>
  <w:style w:type="paragraph" w:customStyle="1" w:styleId="Index">
    <w:name w:val="Index"/>
    <w:basedOn w:val="Normal"/>
    <w:rsid w:val="00A75416"/>
    <w:pPr>
      <w:suppressLineNumbers/>
    </w:pPr>
    <w:rPr>
      <w:rFonts w:cs="Mangal"/>
    </w:rPr>
  </w:style>
  <w:style w:type="paragraph" w:styleId="NormalWeb">
    <w:name w:val="Normal (Web)"/>
    <w:basedOn w:val="Normal"/>
    <w:link w:val="NormalWebChar"/>
    <w:rsid w:val="00A75416"/>
    <w:pPr>
      <w:spacing w:before="28" w:line="360" w:lineRule="auto"/>
    </w:pPr>
  </w:style>
  <w:style w:type="paragraph" w:styleId="Title">
    <w:name w:val="Title"/>
    <w:basedOn w:val="Normal"/>
    <w:next w:val="Normal"/>
    <w:link w:val="TitleChar"/>
    <w:uiPriority w:val="10"/>
    <w:qFormat/>
    <w:rsid w:val="00A7541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A75416"/>
    <w:rPr>
      <w:rFonts w:ascii="Cambria" w:eastAsia="Times New Roman" w:hAnsi="Cambria"/>
      <w:color w:val="17365D"/>
      <w:spacing w:val="5"/>
      <w:kern w:val="28"/>
      <w:sz w:val="52"/>
      <w:szCs w:val="52"/>
      <w:lang w:eastAsia="en-GB" w:bidi="ar-SA"/>
    </w:rPr>
  </w:style>
  <w:style w:type="paragraph" w:styleId="Subtitle">
    <w:name w:val="Subtitle"/>
    <w:basedOn w:val="Normal"/>
    <w:next w:val="Normal"/>
    <w:link w:val="SubtitleChar"/>
    <w:autoRedefine/>
    <w:qFormat/>
    <w:rsid w:val="00A75416"/>
    <w:pPr>
      <w:spacing w:after="60"/>
      <w:outlineLvl w:val="1"/>
    </w:pPr>
    <w:rPr>
      <w:rFonts w:ascii="ApexSansMediumT" w:eastAsiaTheme="majorEastAsia" w:hAnsi="ApexSansMediumT" w:cstheme="majorBidi"/>
      <w:sz w:val="28"/>
    </w:rPr>
  </w:style>
  <w:style w:type="character" w:customStyle="1" w:styleId="SubtitleChar">
    <w:name w:val="Subtitle Char"/>
    <w:basedOn w:val="DefaultParagraphFont"/>
    <w:link w:val="Subtitle"/>
    <w:rsid w:val="00A75416"/>
    <w:rPr>
      <w:rFonts w:ascii="ApexSansMediumT" w:eastAsiaTheme="majorEastAsia" w:hAnsi="ApexSansMediumT" w:cstheme="majorBidi"/>
      <w:sz w:val="28"/>
      <w:szCs w:val="24"/>
      <w:lang w:bidi="ar-SA"/>
    </w:rPr>
  </w:style>
  <w:style w:type="character" w:styleId="Strong">
    <w:name w:val="Strong"/>
    <w:aliases w:val="Activity header"/>
    <w:qFormat/>
    <w:rsid w:val="00A75416"/>
    <w:rPr>
      <w:rFonts w:ascii="ApexSansMediumT" w:hAnsi="ApexSansMediumT"/>
      <w:b/>
      <w:bCs/>
      <w:color w:val="E36C0A" w:themeColor="accent6" w:themeShade="BF"/>
      <w:sz w:val="32"/>
    </w:rPr>
  </w:style>
  <w:style w:type="character" w:styleId="Emphasis">
    <w:name w:val="Emphasis"/>
    <w:qFormat/>
    <w:rsid w:val="00A75416"/>
    <w:rPr>
      <w:b/>
      <w:i/>
      <w:iCs/>
    </w:rPr>
  </w:style>
  <w:style w:type="paragraph" w:styleId="NoSpacing">
    <w:name w:val="No Spacing"/>
    <w:basedOn w:val="Normal"/>
    <w:uiPriority w:val="1"/>
    <w:qFormat/>
    <w:rsid w:val="00A75416"/>
  </w:style>
  <w:style w:type="paragraph" w:styleId="ListParagraph">
    <w:name w:val="List Paragraph"/>
    <w:basedOn w:val="Normal"/>
    <w:link w:val="ListParagraphChar"/>
    <w:uiPriority w:val="34"/>
    <w:qFormat/>
    <w:rsid w:val="00A75416"/>
    <w:pPr>
      <w:ind w:left="720"/>
      <w:contextualSpacing/>
    </w:pPr>
  </w:style>
  <w:style w:type="paragraph" w:styleId="Quote">
    <w:name w:val="Quote"/>
    <w:basedOn w:val="Normal"/>
    <w:next w:val="Normal"/>
    <w:link w:val="QuoteChar"/>
    <w:uiPriority w:val="29"/>
    <w:qFormat/>
    <w:rsid w:val="00A75416"/>
    <w:rPr>
      <w:i/>
      <w:iCs/>
      <w:color w:val="000000"/>
    </w:rPr>
  </w:style>
  <w:style w:type="character" w:customStyle="1" w:styleId="QuoteChar">
    <w:name w:val="Quote Char"/>
    <w:basedOn w:val="DefaultParagraphFont"/>
    <w:link w:val="Quote"/>
    <w:uiPriority w:val="29"/>
    <w:rsid w:val="00A75416"/>
    <w:rPr>
      <w:rFonts w:asciiTheme="minorHAnsi" w:eastAsia="Times New Roman" w:hAnsiTheme="minorHAnsi"/>
      <w:i/>
      <w:iCs/>
      <w:color w:val="000000"/>
      <w:sz w:val="22"/>
      <w:szCs w:val="24"/>
      <w:lang w:eastAsia="en-GB" w:bidi="ar-SA"/>
    </w:rPr>
  </w:style>
  <w:style w:type="paragraph" w:styleId="IntenseQuote">
    <w:name w:val="Intense Quote"/>
    <w:basedOn w:val="Normal"/>
    <w:next w:val="Normal"/>
    <w:link w:val="IntenseQuoteChar"/>
    <w:uiPriority w:val="30"/>
    <w:qFormat/>
    <w:rsid w:val="00A7541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A75416"/>
    <w:rPr>
      <w:rFonts w:asciiTheme="minorHAnsi" w:eastAsia="Times New Roman" w:hAnsiTheme="minorHAnsi"/>
      <w:b/>
      <w:bCs/>
      <w:i/>
      <w:iCs/>
      <w:color w:val="4F81BD"/>
      <w:sz w:val="22"/>
      <w:szCs w:val="24"/>
      <w:lang w:eastAsia="en-GB" w:bidi="ar-SA"/>
    </w:rPr>
  </w:style>
  <w:style w:type="character" w:styleId="SubtleEmphasis">
    <w:name w:val="Subtle Emphasis"/>
    <w:uiPriority w:val="19"/>
    <w:qFormat/>
    <w:rsid w:val="00A75416"/>
    <w:rPr>
      <w:i/>
      <w:iCs/>
      <w:color w:val="808080"/>
    </w:rPr>
  </w:style>
  <w:style w:type="character" w:styleId="IntenseEmphasis">
    <w:name w:val="Intense Emphasis"/>
    <w:uiPriority w:val="21"/>
    <w:qFormat/>
    <w:rsid w:val="00A75416"/>
    <w:rPr>
      <w:b/>
      <w:bCs/>
      <w:i/>
      <w:iCs/>
      <w:color w:val="4F81BD"/>
    </w:rPr>
  </w:style>
  <w:style w:type="character" w:styleId="SubtleReference">
    <w:name w:val="Subtle Reference"/>
    <w:uiPriority w:val="31"/>
    <w:qFormat/>
    <w:rsid w:val="00A75416"/>
    <w:rPr>
      <w:smallCaps/>
      <w:color w:val="C0504D"/>
      <w:u w:val="single"/>
    </w:rPr>
  </w:style>
  <w:style w:type="character" w:styleId="IntenseReference">
    <w:name w:val="Intense Reference"/>
    <w:uiPriority w:val="32"/>
    <w:qFormat/>
    <w:rsid w:val="00A75416"/>
    <w:rPr>
      <w:b/>
      <w:bCs/>
      <w:smallCaps/>
      <w:color w:val="C0504D"/>
      <w:spacing w:val="5"/>
      <w:u w:val="single"/>
    </w:rPr>
  </w:style>
  <w:style w:type="character" w:styleId="BookTitle">
    <w:name w:val="Book Title"/>
    <w:uiPriority w:val="33"/>
    <w:qFormat/>
    <w:rsid w:val="00A75416"/>
    <w:rPr>
      <w:b/>
      <w:bCs/>
      <w:smallCaps/>
      <w:spacing w:val="5"/>
    </w:rPr>
  </w:style>
  <w:style w:type="paragraph" w:styleId="TOCHeading">
    <w:name w:val="TOC Heading"/>
    <w:basedOn w:val="Heading1"/>
    <w:next w:val="Normal"/>
    <w:uiPriority w:val="39"/>
    <w:semiHidden/>
    <w:unhideWhenUsed/>
    <w:qFormat/>
    <w:rsid w:val="00A75416"/>
    <w:pPr>
      <w:outlineLvl w:val="9"/>
    </w:pPr>
  </w:style>
  <w:style w:type="paragraph" w:customStyle="1" w:styleId="Style1">
    <w:name w:val="Style1"/>
    <w:basedOn w:val="NormalWeb"/>
    <w:link w:val="Style1Char"/>
    <w:qFormat/>
    <w:rsid w:val="00A75416"/>
  </w:style>
  <w:style w:type="paragraph" w:customStyle="1" w:styleId="Style2">
    <w:name w:val="Style2"/>
    <w:basedOn w:val="NormalWeb"/>
    <w:rsid w:val="00A75416"/>
    <w:pPr>
      <w:framePr w:wrap="around" w:vAnchor="text" w:hAnchor="text" w:y="1"/>
    </w:pPr>
  </w:style>
  <w:style w:type="character" w:customStyle="1" w:styleId="NormalWebChar">
    <w:name w:val="Normal (Web) Char"/>
    <w:link w:val="NormalWeb"/>
    <w:rsid w:val="00A75416"/>
    <w:rPr>
      <w:rFonts w:asciiTheme="minorHAnsi" w:eastAsia="Times New Roman" w:hAnsiTheme="minorHAnsi"/>
      <w:sz w:val="22"/>
      <w:szCs w:val="24"/>
      <w:lang w:eastAsia="en-GB" w:bidi="ar-SA"/>
    </w:rPr>
  </w:style>
  <w:style w:type="character" w:customStyle="1" w:styleId="Style1Char">
    <w:name w:val="Style1 Char"/>
    <w:basedOn w:val="NormalWebChar"/>
    <w:link w:val="Style1"/>
    <w:rsid w:val="00A75416"/>
    <w:rPr>
      <w:rFonts w:asciiTheme="minorHAnsi" w:eastAsia="Times New Roman" w:hAnsiTheme="minorHAnsi"/>
      <w:sz w:val="22"/>
      <w:szCs w:val="24"/>
      <w:lang w:eastAsia="en-GB" w:bidi="ar-SA"/>
    </w:rPr>
  </w:style>
  <w:style w:type="paragraph" w:customStyle="1" w:styleId="Style3">
    <w:name w:val="Style3"/>
    <w:basedOn w:val="ListParagraph"/>
    <w:link w:val="Style3Char"/>
    <w:qFormat/>
    <w:rsid w:val="00A75416"/>
    <w:pPr>
      <w:pBdr>
        <w:top w:val="single" w:sz="4" w:space="1" w:color="auto"/>
        <w:left w:val="single" w:sz="4" w:space="4" w:color="auto"/>
        <w:bottom w:val="single" w:sz="4" w:space="1" w:color="auto"/>
        <w:right w:val="single" w:sz="4" w:space="4" w:color="auto"/>
      </w:pBdr>
      <w:shd w:val="clear" w:color="auto" w:fill="DBE5F1"/>
    </w:pPr>
  </w:style>
  <w:style w:type="table" w:styleId="TableGrid">
    <w:name w:val="Table Grid"/>
    <w:basedOn w:val="TableNormal"/>
    <w:uiPriority w:val="59"/>
    <w:rsid w:val="00A75416"/>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link w:val="ListParagraph"/>
    <w:uiPriority w:val="34"/>
    <w:rsid w:val="00A75416"/>
    <w:rPr>
      <w:rFonts w:asciiTheme="minorHAnsi" w:eastAsia="Times New Roman" w:hAnsiTheme="minorHAnsi"/>
      <w:sz w:val="22"/>
      <w:szCs w:val="24"/>
      <w:lang w:eastAsia="en-GB" w:bidi="ar-SA"/>
    </w:rPr>
  </w:style>
  <w:style w:type="character" w:customStyle="1" w:styleId="Style3Char">
    <w:name w:val="Style3 Char"/>
    <w:link w:val="Style3"/>
    <w:rsid w:val="00A75416"/>
    <w:rPr>
      <w:rFonts w:asciiTheme="minorHAnsi" w:eastAsia="Times New Roman" w:hAnsiTheme="minorHAnsi"/>
      <w:sz w:val="22"/>
      <w:szCs w:val="24"/>
      <w:shd w:val="clear" w:color="auto" w:fill="DBE5F1"/>
      <w:lang w:eastAsia="en-GB" w:bidi="ar-SA"/>
    </w:rPr>
  </w:style>
  <w:style w:type="character" w:styleId="Hyperlink">
    <w:name w:val="Hyperlink"/>
    <w:uiPriority w:val="99"/>
    <w:unhideWhenUsed/>
    <w:rsid w:val="00A75416"/>
    <w:rPr>
      <w:color w:val="0000FF"/>
      <w:u w:val="single"/>
    </w:rPr>
  </w:style>
  <w:style w:type="paragraph" w:styleId="BalloonText">
    <w:name w:val="Balloon Text"/>
    <w:basedOn w:val="Normal"/>
    <w:link w:val="BalloonTextChar"/>
    <w:uiPriority w:val="99"/>
    <w:unhideWhenUsed/>
    <w:rsid w:val="00A75416"/>
    <w:rPr>
      <w:rFonts w:ascii="Tahoma" w:hAnsi="Tahoma"/>
      <w:sz w:val="16"/>
      <w:szCs w:val="16"/>
    </w:rPr>
  </w:style>
  <w:style w:type="character" w:customStyle="1" w:styleId="BalloonTextChar">
    <w:name w:val="Balloon Text Char"/>
    <w:basedOn w:val="DefaultParagraphFont"/>
    <w:link w:val="BalloonText"/>
    <w:uiPriority w:val="99"/>
    <w:rsid w:val="00A75416"/>
    <w:rPr>
      <w:rFonts w:ascii="Tahoma" w:eastAsia="Times New Roman" w:hAnsi="Tahoma"/>
      <w:sz w:val="16"/>
      <w:szCs w:val="16"/>
      <w:lang w:eastAsia="en-GB" w:bidi="ar-SA"/>
    </w:rPr>
  </w:style>
  <w:style w:type="character" w:styleId="CommentReference">
    <w:name w:val="annotation reference"/>
    <w:unhideWhenUsed/>
    <w:rsid w:val="00A75416"/>
    <w:rPr>
      <w:sz w:val="16"/>
      <w:szCs w:val="16"/>
    </w:rPr>
  </w:style>
  <w:style w:type="paragraph" w:styleId="CommentText">
    <w:name w:val="annotation text"/>
    <w:basedOn w:val="Normal"/>
    <w:link w:val="CommentTextChar"/>
    <w:unhideWhenUsed/>
    <w:rsid w:val="00A75416"/>
    <w:rPr>
      <w:sz w:val="20"/>
    </w:rPr>
  </w:style>
  <w:style w:type="character" w:customStyle="1" w:styleId="CommentTextChar">
    <w:name w:val="Comment Text Char"/>
    <w:basedOn w:val="DefaultParagraphFont"/>
    <w:link w:val="CommentText"/>
    <w:rsid w:val="00A75416"/>
    <w:rPr>
      <w:rFonts w:asciiTheme="minorHAnsi" w:eastAsia="Times New Roman" w:hAnsiTheme="minorHAnsi"/>
      <w:lang w:eastAsia="en-GB" w:bidi="ar-SA"/>
    </w:rPr>
  </w:style>
  <w:style w:type="paragraph" w:styleId="CommentSubject">
    <w:name w:val="annotation subject"/>
    <w:basedOn w:val="CommentText"/>
    <w:next w:val="CommentText"/>
    <w:link w:val="CommentSubjectChar"/>
    <w:uiPriority w:val="99"/>
    <w:unhideWhenUsed/>
    <w:rsid w:val="00A75416"/>
    <w:rPr>
      <w:b/>
      <w:bCs/>
    </w:rPr>
  </w:style>
  <w:style w:type="character" w:customStyle="1" w:styleId="CommentSubjectChar">
    <w:name w:val="Comment Subject Char"/>
    <w:basedOn w:val="CommentTextChar"/>
    <w:link w:val="CommentSubject"/>
    <w:uiPriority w:val="99"/>
    <w:rsid w:val="00A75416"/>
    <w:rPr>
      <w:rFonts w:asciiTheme="minorHAnsi" w:eastAsia="Times New Roman" w:hAnsiTheme="minorHAnsi"/>
      <w:b/>
      <w:bCs/>
      <w:lang w:eastAsia="en-GB" w:bidi="ar-SA"/>
    </w:rPr>
  </w:style>
  <w:style w:type="character" w:styleId="FollowedHyperlink">
    <w:name w:val="FollowedHyperlink"/>
    <w:uiPriority w:val="99"/>
    <w:unhideWhenUsed/>
    <w:rsid w:val="00A75416"/>
    <w:rPr>
      <w:color w:val="800080"/>
      <w:u w:val="single"/>
    </w:rPr>
  </w:style>
  <w:style w:type="paragraph" w:customStyle="1" w:styleId="StyleArialLeft026Hanging151After6ptLinespac">
    <w:name w:val="Style Arial Left:  0.26&quot; Hanging:  1.51&quot; After:  6 pt Line spac..."/>
    <w:basedOn w:val="Normal"/>
    <w:autoRedefine/>
    <w:rsid w:val="00A75416"/>
    <w:pPr>
      <w:shd w:val="clear" w:color="auto" w:fill="DAEEF3"/>
      <w:spacing w:after="120"/>
      <w:ind w:left="2548" w:hanging="2174"/>
    </w:pPr>
  </w:style>
  <w:style w:type="paragraph" w:styleId="ListBullet">
    <w:name w:val="List Bullet"/>
    <w:basedOn w:val="Normal"/>
    <w:uiPriority w:val="99"/>
    <w:unhideWhenUsed/>
    <w:rsid w:val="00A75416"/>
    <w:pPr>
      <w:numPr>
        <w:numId w:val="1"/>
      </w:numPr>
      <w:contextualSpacing/>
    </w:pPr>
  </w:style>
  <w:style w:type="paragraph" w:customStyle="1" w:styleId="Headingunnumbered">
    <w:name w:val="Heading unnumbered"/>
    <w:basedOn w:val="Normal"/>
    <w:autoRedefine/>
    <w:qFormat/>
    <w:rsid w:val="00A75416"/>
    <w:rPr>
      <w:rFonts w:ascii="Arial" w:hAnsi="Arial"/>
      <w:sz w:val="28"/>
    </w:rPr>
  </w:style>
  <w:style w:type="paragraph" w:customStyle="1" w:styleId="SectionHeading">
    <w:name w:val="Section Heading"/>
    <w:basedOn w:val="Normal"/>
    <w:autoRedefine/>
    <w:qFormat/>
    <w:rsid w:val="00A75416"/>
    <w:rPr>
      <w:rFonts w:ascii="ApexSansMediumT" w:hAnsi="ApexSansMediumT"/>
      <w:sz w:val="36"/>
    </w:rPr>
  </w:style>
  <w:style w:type="paragraph" w:customStyle="1" w:styleId="SessionHeading">
    <w:name w:val="Session Heading"/>
    <w:basedOn w:val="Heading1"/>
    <w:autoRedefine/>
    <w:qFormat/>
    <w:rsid w:val="00A75416"/>
  </w:style>
  <w:style w:type="paragraph" w:customStyle="1" w:styleId="CasestudyHeading">
    <w:name w:val="Casestudy Heading"/>
    <w:basedOn w:val="Normal"/>
    <w:autoRedefine/>
    <w:qFormat/>
    <w:rsid w:val="00A75416"/>
    <w:rPr>
      <w:rFonts w:ascii="ApexSansMediumT" w:hAnsi="ApexSansMediumT"/>
      <w:b/>
      <w:color w:val="F79646" w:themeColor="accent6"/>
      <w:sz w:val="32"/>
    </w:rPr>
  </w:style>
  <w:style w:type="paragraph" w:customStyle="1" w:styleId="Pauseforthought">
    <w:name w:val="Pause for thought"/>
    <w:basedOn w:val="Heading"/>
    <w:autoRedefine/>
    <w:qFormat/>
    <w:rsid w:val="00A75416"/>
    <w:pPr>
      <w:spacing w:before="120"/>
    </w:pPr>
    <w:rPr>
      <w:rFonts w:asciiTheme="minorHAnsi" w:hAnsiTheme="minorHAnsi"/>
    </w:rPr>
  </w:style>
  <w:style w:type="paragraph" w:customStyle="1" w:styleId="CCE">
    <w:name w:val="CCE"/>
    <w:basedOn w:val="Normal"/>
    <w:autoRedefine/>
    <w:qFormat/>
    <w:rsid w:val="00A75416"/>
    <w:pPr>
      <w:jc w:val="center"/>
    </w:pPr>
    <w:rPr>
      <w:sz w:val="28"/>
      <w:u w:val="single"/>
    </w:rPr>
  </w:style>
  <w:style w:type="paragraph" w:styleId="TOC1">
    <w:name w:val="toc 1"/>
    <w:basedOn w:val="Normal"/>
    <w:next w:val="Normal"/>
    <w:autoRedefine/>
    <w:uiPriority w:val="39"/>
    <w:rsid w:val="00A75416"/>
    <w:pPr>
      <w:spacing w:after="100"/>
    </w:pPr>
  </w:style>
  <w:style w:type="paragraph" w:styleId="TOC2">
    <w:name w:val="toc 2"/>
    <w:basedOn w:val="Normal"/>
    <w:next w:val="Normal"/>
    <w:autoRedefine/>
    <w:uiPriority w:val="39"/>
    <w:rsid w:val="00A75416"/>
    <w:pPr>
      <w:spacing w:after="100"/>
      <w:ind w:left="220"/>
    </w:pPr>
  </w:style>
  <w:style w:type="paragraph" w:styleId="Header">
    <w:name w:val="header"/>
    <w:basedOn w:val="Normal"/>
    <w:link w:val="HeaderChar"/>
    <w:rsid w:val="00A75416"/>
    <w:pPr>
      <w:tabs>
        <w:tab w:val="center" w:pos="4513"/>
        <w:tab w:val="right" w:pos="9026"/>
      </w:tabs>
    </w:pPr>
  </w:style>
  <w:style w:type="character" w:customStyle="1" w:styleId="HeaderChar">
    <w:name w:val="Header Char"/>
    <w:basedOn w:val="DefaultParagraphFont"/>
    <w:link w:val="Header"/>
    <w:rsid w:val="00A75416"/>
    <w:rPr>
      <w:rFonts w:asciiTheme="minorHAnsi" w:eastAsia="Times New Roman" w:hAnsiTheme="minorHAnsi"/>
      <w:sz w:val="22"/>
      <w:szCs w:val="24"/>
      <w:lang w:eastAsia="en-GB" w:bidi="ar-SA"/>
    </w:rPr>
  </w:style>
  <w:style w:type="paragraph" w:styleId="Footer">
    <w:name w:val="footer"/>
    <w:basedOn w:val="Normal"/>
    <w:link w:val="FooterChar"/>
    <w:uiPriority w:val="99"/>
    <w:rsid w:val="00A75416"/>
    <w:pPr>
      <w:tabs>
        <w:tab w:val="center" w:pos="4513"/>
        <w:tab w:val="right" w:pos="9026"/>
      </w:tabs>
    </w:pPr>
  </w:style>
  <w:style w:type="character" w:customStyle="1" w:styleId="FooterChar">
    <w:name w:val="Footer Char"/>
    <w:basedOn w:val="DefaultParagraphFont"/>
    <w:link w:val="Footer"/>
    <w:uiPriority w:val="99"/>
    <w:rsid w:val="00A75416"/>
    <w:rPr>
      <w:rFonts w:asciiTheme="minorHAnsi" w:eastAsia="Times New Roman" w:hAnsiTheme="minorHAnsi"/>
      <w:sz w:val="22"/>
      <w:szCs w:val="24"/>
      <w:lang w:eastAsia="en-GB" w:bidi="ar-SA"/>
    </w:rPr>
  </w:style>
  <w:style w:type="character" w:styleId="PlaceholderText">
    <w:name w:val="Placeholder Text"/>
    <w:basedOn w:val="DefaultParagraphFont"/>
    <w:uiPriority w:val="99"/>
    <w:semiHidden/>
    <w:rsid w:val="00A754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0883">
      <w:bodyDiv w:val="1"/>
      <w:marLeft w:val="0"/>
      <w:marRight w:val="0"/>
      <w:marTop w:val="0"/>
      <w:marBottom w:val="0"/>
      <w:divBdr>
        <w:top w:val="none" w:sz="0" w:space="0" w:color="auto"/>
        <w:left w:val="none" w:sz="0" w:space="0" w:color="auto"/>
        <w:bottom w:val="none" w:sz="0" w:space="0" w:color="auto"/>
        <w:right w:val="none" w:sz="0" w:space="0" w:color="auto"/>
      </w:divBdr>
    </w:div>
    <w:div w:id="144586345">
      <w:bodyDiv w:val="1"/>
      <w:marLeft w:val="0"/>
      <w:marRight w:val="0"/>
      <w:marTop w:val="0"/>
      <w:marBottom w:val="0"/>
      <w:divBdr>
        <w:top w:val="none" w:sz="0" w:space="0" w:color="auto"/>
        <w:left w:val="none" w:sz="0" w:space="0" w:color="auto"/>
        <w:bottom w:val="none" w:sz="0" w:space="0" w:color="auto"/>
        <w:right w:val="none" w:sz="0" w:space="0" w:color="auto"/>
      </w:divBdr>
    </w:div>
    <w:div w:id="324431790">
      <w:bodyDiv w:val="1"/>
      <w:marLeft w:val="0"/>
      <w:marRight w:val="0"/>
      <w:marTop w:val="0"/>
      <w:marBottom w:val="0"/>
      <w:divBdr>
        <w:top w:val="none" w:sz="0" w:space="0" w:color="auto"/>
        <w:left w:val="none" w:sz="0" w:space="0" w:color="auto"/>
        <w:bottom w:val="none" w:sz="0" w:space="0" w:color="auto"/>
        <w:right w:val="none" w:sz="0" w:space="0" w:color="auto"/>
      </w:divBdr>
    </w:div>
    <w:div w:id="512302572">
      <w:bodyDiv w:val="1"/>
      <w:marLeft w:val="0"/>
      <w:marRight w:val="0"/>
      <w:marTop w:val="0"/>
      <w:marBottom w:val="0"/>
      <w:divBdr>
        <w:top w:val="none" w:sz="0" w:space="0" w:color="auto"/>
        <w:left w:val="none" w:sz="0" w:space="0" w:color="auto"/>
        <w:bottom w:val="none" w:sz="0" w:space="0" w:color="auto"/>
        <w:right w:val="none" w:sz="0" w:space="0" w:color="auto"/>
      </w:divBdr>
    </w:div>
    <w:div w:id="1265191047">
      <w:bodyDiv w:val="1"/>
      <w:marLeft w:val="0"/>
      <w:marRight w:val="0"/>
      <w:marTop w:val="0"/>
      <w:marBottom w:val="0"/>
      <w:divBdr>
        <w:top w:val="none" w:sz="0" w:space="0" w:color="auto"/>
        <w:left w:val="none" w:sz="0" w:space="0" w:color="auto"/>
        <w:bottom w:val="none" w:sz="0" w:space="0" w:color="auto"/>
        <w:right w:val="none" w:sz="0" w:space="0" w:color="auto"/>
      </w:divBdr>
    </w:div>
    <w:div w:id="1649240492">
      <w:bodyDiv w:val="1"/>
      <w:marLeft w:val="0"/>
      <w:marRight w:val="0"/>
      <w:marTop w:val="0"/>
      <w:marBottom w:val="0"/>
      <w:divBdr>
        <w:top w:val="none" w:sz="0" w:space="0" w:color="auto"/>
        <w:left w:val="none" w:sz="0" w:space="0" w:color="auto"/>
        <w:bottom w:val="none" w:sz="0" w:space="0" w:color="auto"/>
        <w:right w:val="none" w:sz="0" w:space="0" w:color="auto"/>
      </w:divBdr>
    </w:div>
    <w:div w:id="182376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yperlink" Target="http://darwin200.christs.cam.ac.uk/pages/" TargetMode="External"/><Relationship Id="rId3" Type="http://schemas.openxmlformats.org/officeDocument/2006/relationships/styles" Target="styles.xml"/><Relationship Id="rId21" Type="http://schemas.openxmlformats.org/officeDocument/2006/relationships/image" Target="media/image6.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tinyurl.com/kr-usingpairwork" TargetMode="External"/><Relationship Id="rId25" Type="http://schemas.openxmlformats.org/officeDocument/2006/relationships/hyperlink" Target="http://www.dnaftb.org/" TargetMode="Externa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ti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uca.open.ac.uk/owa/redir.aspx?C=MJOr2KlcLUuByArUC2BdSuHBd7G409EIO-gQsoBkAMa7QAygJ2TvqJfSIm0E6RDhxRqVinlyKJI.&amp;URL=http%3a%2f%2fwww.tess-india.edu.in%2f" TargetMode="External"/><Relationship Id="rId24" Type="http://schemas.openxmlformats.org/officeDocument/2006/relationships/hyperlink" Target="http://www.khanacademy.org/science/biology/heredity-and-genetics/v/introduction-to-heredity"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creativecommons.org/licenses/by-sa/3.0/" TargetMode="External"/><Relationship Id="rId23" Type="http://schemas.openxmlformats.org/officeDocument/2006/relationships/hyperlink" Target="http://geneed.nlm.nih.gov/" TargetMode="External"/><Relationship Id="rId28" Type="http://schemas.openxmlformats.org/officeDocument/2006/relationships/hyperlink" Target="http://www.ncert.nic.in/" TargetMode="External"/><Relationship Id="rId10" Type="http://schemas.openxmlformats.org/officeDocument/2006/relationships/image" Target="media/image2.png"/><Relationship Id="rId19" Type="http://schemas.openxmlformats.org/officeDocument/2006/relationships/hyperlink" Target="http://tinyurl.com/video-usingpairwork"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tess-india.edu.in/" TargetMode="External"/><Relationship Id="rId14" Type="http://schemas.openxmlformats.org/officeDocument/2006/relationships/footer" Target="footer2.xml"/><Relationship Id="rId22" Type="http://schemas.openxmlformats.org/officeDocument/2006/relationships/hyperlink" Target="http://tinyurl.com/video-involvingall" TargetMode="External"/><Relationship Id="rId27" Type="http://schemas.openxmlformats.org/officeDocument/2006/relationships/hyperlink" Target="http://creativecommons.org/licenses/by-sa/3.0/" TargetMode="External"/><Relationship Id="rId30" Type="http://schemas.openxmlformats.org/officeDocument/2006/relationships/header" Target="header3.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ESS - India">
      <a:majorFont>
        <a:latin typeface="ApexSansBoldT"/>
        <a:ea typeface=""/>
        <a:cs typeface=""/>
      </a:majorFont>
      <a:minorFont>
        <a:latin typeface="ApexSansBook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01C33-38AF-4E42-B953-3C87DA68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4097</Words>
  <Characters>2335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www.TESS-India.edu.in</Company>
  <LinksUpToDate>false</LinksUpToDate>
  <CharactersWithSpaces>27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y.Nyaaba</dc:creator>
  <cp:lastModifiedBy>Michael.Collins</cp:lastModifiedBy>
  <cp:revision>15</cp:revision>
  <cp:lastPrinted>2014-05-16T09:39:00Z</cp:lastPrinted>
  <dcterms:created xsi:type="dcterms:W3CDTF">2014-11-17T06:53:00Z</dcterms:created>
  <dcterms:modified xsi:type="dcterms:W3CDTF">2016-01-12T17:01:00Z</dcterms:modified>
</cp:coreProperties>
</file>